
<file path=[Content_Types].xml><?xml version="1.0" encoding="utf-8"?>
<Types xmlns="http://schemas.openxmlformats.org/package/2006/content-types"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8F102E2" w14:textId="3F0F5053" w:rsidR="00ED67F9" w:rsidRPr="005E00CB" w:rsidRDefault="000B7461" w:rsidP="00D16089">
      <w:pPr>
        <w:pStyle w:val="Titel"/>
      </w:pPr>
      <w:r>
        <w:t>C</w:t>
      </w:r>
      <w:r w:rsidR="00E331D8">
        <w:t xml:space="preserve">ountry </w:t>
      </w:r>
      <w:r w:rsidR="005E00CB" w:rsidRPr="005E00CB">
        <w:t>classification</w:t>
      </w:r>
    </w:p>
    <w:p w14:paraId="61087B15" w14:textId="77777777" w:rsidR="005E00CB" w:rsidRDefault="005E00CB" w:rsidP="005E00CB">
      <w:pPr>
        <w:pStyle w:val="Ondertitel"/>
      </w:pPr>
      <w:r w:rsidRPr="005E00CB">
        <w:t>Bert Lenaerts</w:t>
      </w:r>
    </w:p>
    <w:p w14:paraId="06F266C3" w14:textId="77777777" w:rsidR="007D68D6" w:rsidRPr="007D68D6" w:rsidRDefault="007D68D6" w:rsidP="007D68D6"/>
    <w:p w14:paraId="1C5CF60C" w14:textId="066F9616" w:rsidR="008F142A" w:rsidRDefault="50BDABD4" w:rsidP="008F142A">
      <w:pPr>
        <w:pStyle w:val="Bibliografie"/>
      </w:pPr>
      <w:r w:rsidRPr="50BDABD4">
        <w:rPr>
          <w:i/>
          <w:iCs/>
        </w:rPr>
        <w:t>Suggested citation</w:t>
      </w:r>
      <w:r>
        <w:t>:</w:t>
      </w:r>
    </w:p>
    <w:p w14:paraId="3557EE78" w14:textId="2E4B6191" w:rsidR="005E00CB" w:rsidRPr="008F142A" w:rsidRDefault="008F142A" w:rsidP="008F142A">
      <w:pPr>
        <w:pStyle w:val="Bibliografie"/>
        <w:rPr>
          <w:rFonts w:cs="Times New Roman"/>
          <w:szCs w:val="24"/>
        </w:rPr>
      </w:pPr>
      <w:r w:rsidRPr="001D1B49">
        <w:rPr>
          <w:rFonts w:cs="Times New Roman"/>
          <w:szCs w:val="24"/>
        </w:rPr>
        <w:t>Lenaerts, B</w:t>
      </w:r>
      <w:r w:rsidR="0086207B">
        <w:rPr>
          <w:rFonts w:cs="Times New Roman"/>
          <w:szCs w:val="24"/>
        </w:rPr>
        <w:t>ert</w:t>
      </w:r>
      <w:r w:rsidRPr="001D1B49">
        <w:rPr>
          <w:rFonts w:cs="Times New Roman"/>
          <w:szCs w:val="24"/>
        </w:rPr>
        <w:t xml:space="preserve">, </w:t>
      </w:r>
      <w:r w:rsidRPr="001413E2">
        <w:rPr>
          <w:rFonts w:cs="Times New Roman"/>
          <w:szCs w:val="24"/>
        </w:rPr>
        <w:t>202</w:t>
      </w:r>
      <w:r w:rsidR="00A56E4D">
        <w:rPr>
          <w:rFonts w:cs="Times New Roman"/>
          <w:szCs w:val="24"/>
        </w:rPr>
        <w:t>4</w:t>
      </w:r>
      <w:r w:rsidRPr="001D1B49">
        <w:rPr>
          <w:rFonts w:cs="Times New Roman"/>
          <w:szCs w:val="24"/>
        </w:rPr>
        <w:t xml:space="preserve">. </w:t>
      </w:r>
      <w:r w:rsidR="009A5EFB" w:rsidRPr="009A5EFB">
        <w:rPr>
          <w:rFonts w:cs="Times New Roman"/>
          <w:szCs w:val="24"/>
        </w:rPr>
        <w:t>Country classification</w:t>
      </w:r>
      <w:r w:rsidR="009A5EFB">
        <w:rPr>
          <w:rFonts w:cs="Times New Roman"/>
          <w:szCs w:val="24"/>
        </w:rPr>
        <w:t xml:space="preserve"> database</w:t>
      </w:r>
      <w:r w:rsidRPr="001D1B49">
        <w:rPr>
          <w:rFonts w:cs="Times New Roman"/>
          <w:szCs w:val="24"/>
        </w:rPr>
        <w:t>.</w:t>
      </w:r>
    </w:p>
    <w:p w14:paraId="09644FB5" w14:textId="77777777" w:rsidR="00CE3B6C" w:rsidRDefault="00C57B40" w:rsidP="00C57B40">
      <w:pPr>
        <w:pStyle w:val="Kop1"/>
      </w:pPr>
      <w:r w:rsidRPr="00C57B40">
        <w:t>Overview</w:t>
      </w:r>
    </w:p>
    <w:p w14:paraId="41C34DCB" w14:textId="213868BE" w:rsidR="007E7FAD" w:rsidRDefault="007E7FAD" w:rsidP="00F91865">
      <w:pPr>
        <w:jc w:val="both"/>
      </w:pPr>
      <w:r>
        <w:t>The first dataset</w:t>
      </w:r>
      <w:r w:rsidR="0022006C">
        <w:t xml:space="preserve"> (</w:t>
      </w:r>
      <w:r w:rsidR="00E33BBA">
        <w:t xml:space="preserve">tab </w:t>
      </w:r>
      <w:proofErr w:type="spellStart"/>
      <w:r w:rsidR="0022006C" w:rsidRPr="0022006C">
        <w:t>Names_global</w:t>
      </w:r>
      <w:proofErr w:type="spellEnd"/>
      <w:r w:rsidR="0022006C">
        <w:t>)</w:t>
      </w:r>
      <w:r>
        <w:t xml:space="preserve"> converts country</w:t>
      </w:r>
      <w:r w:rsidR="006A75BA">
        <w:rPr>
          <w:rStyle w:val="Voetnootmarkering"/>
        </w:rPr>
        <w:footnoteReference w:id="2"/>
      </w:r>
      <w:r>
        <w:t xml:space="preserve"> names written in full to the respective ISO3 codes. </w:t>
      </w:r>
      <w:r w:rsidR="00CC2935">
        <w:t xml:space="preserve">Be aware that semi- or formerly dependent </w:t>
      </w:r>
      <w:r w:rsidR="006A75BA">
        <w:t>countries</w:t>
      </w:r>
      <w:r w:rsidR="00CC2935">
        <w:t xml:space="preserve"> (such as West- and East-Germany or mainland China and larger China) can lead to multiple entries for the same country code. It is, therefore, </w:t>
      </w:r>
      <w:r w:rsidR="00343467">
        <w:t>advised</w:t>
      </w:r>
      <w:r w:rsidR="00CC2935">
        <w:t xml:space="preserve"> to check for duplicates after converting country names to ISO3 codes.</w:t>
      </w:r>
      <w:r w:rsidR="00AC3F6C">
        <w:t xml:space="preserve"> </w:t>
      </w:r>
      <w:r w:rsidR="00192E4F">
        <w:t xml:space="preserve">The second dataset (tab </w:t>
      </w:r>
      <w:proofErr w:type="spellStart"/>
      <w:r w:rsidR="00192E4F" w:rsidRPr="00192E4F">
        <w:t>Names_US</w:t>
      </w:r>
      <w:proofErr w:type="spellEnd"/>
      <w:r w:rsidR="00192E4F">
        <w:t xml:space="preserve">) converts US state </w:t>
      </w:r>
      <w:r w:rsidR="00B44E5E">
        <w:t xml:space="preserve">full </w:t>
      </w:r>
      <w:r w:rsidR="00192E4F">
        <w:t xml:space="preserve">names to </w:t>
      </w:r>
      <w:r w:rsidR="00B44E5E">
        <w:t>abbreviated versions.</w:t>
      </w:r>
      <w:r w:rsidR="00F91865">
        <w:t xml:space="preserve"> </w:t>
      </w:r>
      <w:r>
        <w:t xml:space="preserve">The </w:t>
      </w:r>
      <w:r w:rsidR="00B44E5E">
        <w:t>third</w:t>
      </w:r>
      <w:r>
        <w:t xml:space="preserve"> dataset</w:t>
      </w:r>
      <w:r w:rsidR="0022006C">
        <w:t xml:space="preserve"> (</w:t>
      </w:r>
      <w:r w:rsidR="00192E4F">
        <w:t xml:space="preserve">tab </w:t>
      </w:r>
      <w:r w:rsidR="0022006C" w:rsidRPr="0022006C">
        <w:t>Labels</w:t>
      </w:r>
      <w:r w:rsidR="0022006C">
        <w:t>)</w:t>
      </w:r>
      <w:r>
        <w:t xml:space="preserve"> provides </w:t>
      </w:r>
      <w:r w:rsidR="0022006C">
        <w:t>additional classifications and labels for each country included.</w:t>
      </w:r>
      <w:r w:rsidR="00CA03B0">
        <w:t xml:space="preserve"> Table 1 provides an overview of </w:t>
      </w:r>
      <w:r w:rsidR="00D60666">
        <w:t>these labels</w:t>
      </w:r>
      <w:r w:rsidR="00CA03B0">
        <w:t>.</w:t>
      </w:r>
    </w:p>
    <w:p w14:paraId="7C8C4853" w14:textId="77777777" w:rsidR="005D1128" w:rsidRPr="007E7FAD" w:rsidRDefault="005D1128" w:rsidP="005D1128"/>
    <w:tbl>
      <w:tblPr>
        <w:tblStyle w:val="Tabelraster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56"/>
        <w:gridCol w:w="3900"/>
        <w:gridCol w:w="3898"/>
      </w:tblGrid>
      <w:tr w:rsidR="009204E3" w:rsidRPr="007B5C49" w14:paraId="49D2346F" w14:textId="49F473F2" w:rsidTr="004E4E57">
        <w:trPr>
          <w:tblHeader/>
        </w:trPr>
        <w:tc>
          <w:tcPr>
            <w:tcW w:w="5000" w:type="pct"/>
            <w:gridSpan w:val="3"/>
            <w:tcBorders>
              <w:bottom w:val="single" w:sz="4" w:space="0" w:color="auto"/>
            </w:tcBorders>
          </w:tcPr>
          <w:p w14:paraId="4210E32E" w14:textId="2CE417A6" w:rsidR="009204E3" w:rsidRPr="007B5C49" w:rsidRDefault="009204E3" w:rsidP="003507B3">
            <w:pPr>
              <w:spacing w:before="0" w:after="0" w:line="240" w:lineRule="auto"/>
              <w:rPr>
                <w:rFonts w:asciiTheme="majorHAnsi" w:hAnsiTheme="majorHAnsi"/>
                <w:b/>
                <w:sz w:val="20"/>
                <w:szCs w:val="20"/>
              </w:rPr>
            </w:pPr>
            <w:r w:rsidRPr="007B5C49">
              <w:rPr>
                <w:rFonts w:asciiTheme="majorHAnsi" w:hAnsiTheme="majorHAnsi"/>
                <w:b/>
                <w:sz w:val="20"/>
                <w:szCs w:val="20"/>
              </w:rPr>
              <w:t xml:space="preserve">Table </w:t>
            </w:r>
            <w:r>
              <w:rPr>
                <w:rFonts w:asciiTheme="majorHAnsi" w:hAnsiTheme="majorHAnsi"/>
                <w:b/>
                <w:sz w:val="20"/>
                <w:szCs w:val="20"/>
              </w:rPr>
              <w:t>1</w:t>
            </w:r>
            <w:r w:rsidRPr="007B5C49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r>
              <w:rPr>
                <w:rFonts w:asciiTheme="majorHAnsi" w:hAnsiTheme="majorHAnsi"/>
                <w:sz w:val="20"/>
                <w:szCs w:val="20"/>
              </w:rPr>
              <w:t>Definition of country labels</w:t>
            </w:r>
            <w:r w:rsidRPr="007B5C49">
              <w:rPr>
                <w:rFonts w:asciiTheme="majorHAnsi" w:hAnsiTheme="majorHAnsi"/>
                <w:sz w:val="20"/>
                <w:szCs w:val="20"/>
              </w:rPr>
              <w:t>.</w:t>
            </w:r>
          </w:p>
        </w:tc>
      </w:tr>
      <w:tr w:rsidR="009204E3" w:rsidRPr="007B5C49" w14:paraId="0D0A07B6" w14:textId="2508E71D" w:rsidTr="004E4E57">
        <w:tc>
          <w:tcPr>
            <w:tcW w:w="1043" w:type="pct"/>
            <w:tcBorders>
              <w:top w:val="single" w:sz="4" w:space="0" w:color="auto"/>
              <w:bottom w:val="single" w:sz="4" w:space="0" w:color="auto"/>
            </w:tcBorders>
          </w:tcPr>
          <w:p w14:paraId="20325EE4" w14:textId="77777777" w:rsidR="009204E3" w:rsidRPr="007B5C49" w:rsidRDefault="009204E3" w:rsidP="003507B3">
            <w:pPr>
              <w:rPr>
                <w:rFonts w:asciiTheme="majorHAnsi" w:hAnsiTheme="majorHAnsi"/>
                <w:b/>
                <w:sz w:val="20"/>
                <w:szCs w:val="20"/>
              </w:rPr>
            </w:pPr>
            <w:r w:rsidRPr="007B5C49">
              <w:rPr>
                <w:rFonts w:asciiTheme="majorHAnsi" w:hAnsiTheme="majorHAnsi"/>
                <w:b/>
                <w:sz w:val="20"/>
                <w:szCs w:val="20"/>
              </w:rPr>
              <w:t>Variable name</w:t>
            </w:r>
          </w:p>
        </w:tc>
        <w:tc>
          <w:tcPr>
            <w:tcW w:w="1979" w:type="pct"/>
            <w:tcBorders>
              <w:top w:val="single" w:sz="4" w:space="0" w:color="auto"/>
              <w:bottom w:val="single" w:sz="4" w:space="0" w:color="auto"/>
            </w:tcBorders>
          </w:tcPr>
          <w:p w14:paraId="476F1F21" w14:textId="77777777" w:rsidR="009204E3" w:rsidRPr="007B5C49" w:rsidRDefault="009204E3" w:rsidP="003507B3">
            <w:pPr>
              <w:rPr>
                <w:rFonts w:asciiTheme="majorHAnsi" w:hAnsiTheme="majorHAnsi"/>
                <w:b/>
                <w:sz w:val="20"/>
                <w:szCs w:val="20"/>
              </w:rPr>
            </w:pPr>
            <w:r w:rsidRPr="007B5C49">
              <w:rPr>
                <w:rFonts w:asciiTheme="majorHAnsi" w:hAnsiTheme="majorHAnsi"/>
                <w:b/>
                <w:sz w:val="20"/>
                <w:szCs w:val="20"/>
              </w:rPr>
              <w:t>Definition</w:t>
            </w:r>
          </w:p>
        </w:tc>
        <w:tc>
          <w:tcPr>
            <w:tcW w:w="1978" w:type="pct"/>
            <w:tcBorders>
              <w:top w:val="single" w:sz="4" w:space="0" w:color="auto"/>
              <w:bottom w:val="single" w:sz="4" w:space="0" w:color="auto"/>
            </w:tcBorders>
          </w:tcPr>
          <w:p w14:paraId="61970C83" w14:textId="4FBFCCB3" w:rsidR="009204E3" w:rsidRPr="007B5C49" w:rsidRDefault="009204E3" w:rsidP="003507B3">
            <w:pPr>
              <w:rPr>
                <w:rFonts w:asciiTheme="majorHAnsi" w:hAnsiTheme="majorHAnsi"/>
                <w:b/>
                <w:sz w:val="20"/>
                <w:szCs w:val="20"/>
              </w:rPr>
            </w:pPr>
            <w:r>
              <w:rPr>
                <w:rFonts w:asciiTheme="majorHAnsi" w:hAnsiTheme="majorHAnsi"/>
                <w:b/>
                <w:sz w:val="20"/>
                <w:szCs w:val="20"/>
              </w:rPr>
              <w:t>Source</w:t>
            </w:r>
          </w:p>
        </w:tc>
      </w:tr>
      <w:tr w:rsidR="009204E3" w:rsidRPr="00001690" w14:paraId="75EE6258" w14:textId="1D2150DB" w:rsidTr="004E4E57">
        <w:tc>
          <w:tcPr>
            <w:tcW w:w="5000" w:type="pct"/>
            <w:gridSpan w:val="3"/>
            <w:tcBorders>
              <w:top w:val="single" w:sz="4" w:space="0" w:color="auto"/>
            </w:tcBorders>
          </w:tcPr>
          <w:p w14:paraId="2227A00D" w14:textId="48624026" w:rsidR="009204E3" w:rsidRPr="00710CF4" w:rsidRDefault="009204E3" w:rsidP="003507B3">
            <w:pPr>
              <w:rPr>
                <w:rFonts w:asciiTheme="majorHAnsi" w:hAnsiTheme="majorHAnsi"/>
                <w:bCs/>
                <w:i/>
                <w:iCs/>
                <w:sz w:val="20"/>
                <w:szCs w:val="20"/>
              </w:rPr>
            </w:pPr>
            <w:r w:rsidRPr="00710CF4">
              <w:rPr>
                <w:rFonts w:asciiTheme="majorHAnsi" w:hAnsiTheme="majorHAnsi"/>
                <w:bCs/>
                <w:i/>
                <w:iCs/>
                <w:sz w:val="20"/>
                <w:szCs w:val="20"/>
              </w:rPr>
              <w:t>Identifiers</w:t>
            </w:r>
          </w:p>
        </w:tc>
      </w:tr>
      <w:tr w:rsidR="009204E3" w:rsidRPr="007B5C49" w14:paraId="625F627A" w14:textId="149F3A96" w:rsidTr="004E4E57">
        <w:tc>
          <w:tcPr>
            <w:tcW w:w="1043" w:type="pct"/>
          </w:tcPr>
          <w:p w14:paraId="54D698F9" w14:textId="77777777" w:rsidR="009204E3" w:rsidRPr="007B5C49" w:rsidRDefault="009204E3" w:rsidP="003507B3">
            <w:pPr>
              <w:spacing w:before="0" w:after="0" w:line="240" w:lineRule="auto"/>
              <w:rPr>
                <w:rFonts w:asciiTheme="majorHAnsi" w:hAnsiTheme="majorHAnsi" w:cs="Times New Roman"/>
                <w:color w:val="000000"/>
                <w:sz w:val="20"/>
                <w:szCs w:val="20"/>
                <w:lang w:eastAsia="en-GB"/>
              </w:rPr>
            </w:pPr>
            <w:r w:rsidRPr="007B5C49">
              <w:rPr>
                <w:rFonts w:asciiTheme="majorHAnsi" w:hAnsiTheme="majorHAnsi"/>
                <w:color w:val="000000"/>
                <w:sz w:val="20"/>
                <w:szCs w:val="20"/>
              </w:rPr>
              <w:t>ISO3</w:t>
            </w:r>
          </w:p>
        </w:tc>
        <w:tc>
          <w:tcPr>
            <w:tcW w:w="1979" w:type="pct"/>
          </w:tcPr>
          <w:p w14:paraId="47B769B7" w14:textId="64713CB4" w:rsidR="009204E3" w:rsidRPr="007B5C49" w:rsidRDefault="009204E3" w:rsidP="003507B3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  <w:r w:rsidRPr="007B5C49">
              <w:rPr>
                <w:rFonts w:asciiTheme="majorHAnsi" w:hAnsiTheme="majorHAnsi"/>
                <w:sz w:val="20"/>
                <w:szCs w:val="20"/>
              </w:rPr>
              <w:t>ISO3 country code</w:t>
            </w:r>
          </w:p>
        </w:tc>
        <w:tc>
          <w:tcPr>
            <w:tcW w:w="1978" w:type="pct"/>
          </w:tcPr>
          <w:p w14:paraId="3B97454A" w14:textId="70AD8158" w:rsidR="009204E3" w:rsidRPr="007B5C49" w:rsidRDefault="00DF2977" w:rsidP="003507B3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International convention</w:t>
            </w:r>
          </w:p>
        </w:tc>
      </w:tr>
      <w:tr w:rsidR="009204E3" w:rsidRPr="007B5C49" w14:paraId="54EA6AB7" w14:textId="6DAD79D6" w:rsidTr="004E4E57">
        <w:tc>
          <w:tcPr>
            <w:tcW w:w="1043" w:type="pct"/>
          </w:tcPr>
          <w:p w14:paraId="714AD8CD" w14:textId="71C8B6E3" w:rsidR="009204E3" w:rsidRPr="007B5C49" w:rsidRDefault="009204E3" w:rsidP="005A6B97">
            <w:pPr>
              <w:spacing w:before="0" w:after="0" w:line="240" w:lineRule="auto"/>
              <w:rPr>
                <w:rFonts w:asciiTheme="majorHAnsi" w:hAnsiTheme="majorHAnsi"/>
                <w:color w:val="000000"/>
                <w:sz w:val="20"/>
                <w:szCs w:val="20"/>
              </w:rPr>
            </w:pPr>
            <w:r w:rsidRPr="007B5C49">
              <w:rPr>
                <w:rFonts w:asciiTheme="majorHAnsi" w:hAnsiTheme="majorHAnsi"/>
                <w:color w:val="000000"/>
                <w:sz w:val="20"/>
                <w:szCs w:val="20"/>
              </w:rPr>
              <w:t>SIMPLE_NAMES</w:t>
            </w:r>
          </w:p>
        </w:tc>
        <w:tc>
          <w:tcPr>
            <w:tcW w:w="1979" w:type="pct"/>
          </w:tcPr>
          <w:p w14:paraId="5F6C32EC" w14:textId="3C1D0A2B" w:rsidR="009204E3" w:rsidRPr="007B5C49" w:rsidRDefault="009204E3" w:rsidP="005A6B97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  <w:r w:rsidRPr="007B5C49">
              <w:rPr>
                <w:rFonts w:asciiTheme="majorHAnsi" w:hAnsiTheme="majorHAnsi"/>
                <w:sz w:val="20"/>
                <w:szCs w:val="20"/>
              </w:rPr>
              <w:t>Simplified country names</w:t>
            </w:r>
          </w:p>
        </w:tc>
        <w:tc>
          <w:tcPr>
            <w:tcW w:w="1978" w:type="pct"/>
          </w:tcPr>
          <w:p w14:paraId="33280B71" w14:textId="15E227E3" w:rsidR="009204E3" w:rsidRPr="007B5C49" w:rsidRDefault="00DF2977" w:rsidP="005A6B97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Author’s judgement</w:t>
            </w:r>
          </w:p>
        </w:tc>
      </w:tr>
      <w:tr w:rsidR="009204E3" w:rsidRPr="007B5C49" w14:paraId="0CA3E15A" w14:textId="6101A462" w:rsidTr="004E4E57">
        <w:tc>
          <w:tcPr>
            <w:tcW w:w="1043" w:type="pct"/>
          </w:tcPr>
          <w:p w14:paraId="5252EAD4" w14:textId="15958507" w:rsidR="009204E3" w:rsidRPr="007B5C49" w:rsidRDefault="009204E3" w:rsidP="00E776A4">
            <w:pPr>
              <w:spacing w:before="0" w:after="0" w:line="240" w:lineRule="auto"/>
              <w:rPr>
                <w:rFonts w:asciiTheme="majorHAnsi" w:hAnsiTheme="majorHAnsi"/>
                <w:color w:val="000000"/>
                <w:sz w:val="20"/>
                <w:szCs w:val="20"/>
              </w:rPr>
            </w:pPr>
            <w:r>
              <w:rPr>
                <w:rFonts w:asciiTheme="majorHAnsi" w:hAnsiTheme="majorHAnsi"/>
                <w:color w:val="000000"/>
                <w:sz w:val="20"/>
                <w:szCs w:val="20"/>
              </w:rPr>
              <w:t>OFFICIAL</w:t>
            </w:r>
            <w:r w:rsidRPr="007B5C49">
              <w:rPr>
                <w:rFonts w:asciiTheme="majorHAnsi" w:hAnsiTheme="majorHAnsi"/>
                <w:color w:val="000000"/>
                <w:sz w:val="20"/>
                <w:szCs w:val="20"/>
              </w:rPr>
              <w:t>_NAMES</w:t>
            </w:r>
          </w:p>
        </w:tc>
        <w:tc>
          <w:tcPr>
            <w:tcW w:w="1979" w:type="pct"/>
          </w:tcPr>
          <w:p w14:paraId="5207B47C" w14:textId="5460F671" w:rsidR="009204E3" w:rsidRPr="007B5C49" w:rsidRDefault="009204E3" w:rsidP="00E776A4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 xml:space="preserve">Official </w:t>
            </w:r>
            <w:r w:rsidRPr="007B5C49">
              <w:rPr>
                <w:rFonts w:asciiTheme="majorHAnsi" w:hAnsiTheme="majorHAnsi"/>
                <w:sz w:val="20"/>
                <w:szCs w:val="20"/>
              </w:rPr>
              <w:t>country names</w:t>
            </w:r>
            <w:r>
              <w:rPr>
                <w:rFonts w:asciiTheme="majorHAnsi" w:hAnsiTheme="majorHAnsi"/>
                <w:sz w:val="20"/>
                <w:szCs w:val="20"/>
              </w:rPr>
              <w:t xml:space="preserve"> according to the European Union</w:t>
            </w:r>
          </w:p>
        </w:tc>
        <w:tc>
          <w:tcPr>
            <w:tcW w:w="1978" w:type="pct"/>
          </w:tcPr>
          <w:p w14:paraId="170C229D" w14:textId="2C9EC991" w:rsidR="009204E3" w:rsidRDefault="007A6FD5" w:rsidP="00E776A4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fldChar w:fldCharType="begin"/>
            </w:r>
            <w:r>
              <w:rPr>
                <w:rFonts w:asciiTheme="majorHAnsi" w:hAnsiTheme="majorHAnsi"/>
                <w:sz w:val="20"/>
                <w:szCs w:val="20"/>
              </w:rPr>
              <w:instrText xml:space="preserve"> ADDIN ZOTERO_ITEM CSL_CITATION {"citationID":"Y8s7JwXx","properties":{"formattedCitation":"(European Commission, 2020)","plainCitation":"(European Commission, 2020)","noteIndex":0},"citationItems":[{"id":662,"uris":["http://zotero.org/users/2382405/items/83HEA4NN",["http://zotero.org/users/2382405/items/83HEA4NN"]],"itemData":{"id":662,"type":"webpage","title":"Annex A5 - List of countries, territories and currencies","URL":"https://style-guide.europa.eu/en/content/-/isg/topic?identifier=annex-a5-list-countries-territories-currencies","author":[{"literal":"European Commission"}],"issued":{"date-parts":[["2020"]]}}}],"schema":"https://github.com/citation-style-language/schema/raw/master/csl-citation.json"} </w:instrText>
            </w:r>
            <w:r>
              <w:rPr>
                <w:rFonts w:asciiTheme="majorHAnsi" w:hAnsiTheme="majorHAnsi"/>
                <w:sz w:val="20"/>
                <w:szCs w:val="20"/>
              </w:rPr>
              <w:fldChar w:fldCharType="separate"/>
            </w:r>
            <w:r w:rsidRPr="007A6FD5">
              <w:rPr>
                <w:sz w:val="20"/>
              </w:rPr>
              <w:t xml:space="preserve">European Commission </w:t>
            </w:r>
            <w:r>
              <w:rPr>
                <w:sz w:val="20"/>
              </w:rPr>
              <w:t>(</w:t>
            </w:r>
            <w:r w:rsidRPr="007A6FD5">
              <w:rPr>
                <w:sz w:val="20"/>
              </w:rPr>
              <w:t>2020)</w:t>
            </w:r>
            <w:r>
              <w:rPr>
                <w:rFonts w:asciiTheme="majorHAnsi" w:hAnsiTheme="majorHAnsi"/>
                <w:sz w:val="20"/>
                <w:szCs w:val="20"/>
              </w:rPr>
              <w:fldChar w:fldCharType="end"/>
            </w:r>
          </w:p>
        </w:tc>
      </w:tr>
      <w:tr w:rsidR="009204E3" w:rsidRPr="007B5C49" w14:paraId="154B6C48" w14:textId="341EB4CD" w:rsidTr="004E4E57">
        <w:tc>
          <w:tcPr>
            <w:tcW w:w="1043" w:type="pct"/>
          </w:tcPr>
          <w:p w14:paraId="0051C9BA" w14:textId="77777777" w:rsidR="009204E3" w:rsidRPr="007B5C49" w:rsidRDefault="009204E3" w:rsidP="00E776A4">
            <w:pPr>
              <w:rPr>
                <w:rFonts w:asciiTheme="majorHAnsi" w:hAnsiTheme="majorHAnsi"/>
                <w:color w:val="000000"/>
                <w:sz w:val="20"/>
                <w:szCs w:val="20"/>
              </w:rPr>
            </w:pPr>
            <w:r w:rsidRPr="007B5C49">
              <w:rPr>
                <w:rFonts w:asciiTheme="majorHAnsi" w:hAnsiTheme="majorHAnsi"/>
                <w:color w:val="000000"/>
                <w:sz w:val="20"/>
                <w:szCs w:val="20"/>
              </w:rPr>
              <w:t>ISO2</w:t>
            </w:r>
          </w:p>
        </w:tc>
        <w:tc>
          <w:tcPr>
            <w:tcW w:w="1979" w:type="pct"/>
          </w:tcPr>
          <w:p w14:paraId="5CB48B28" w14:textId="6732B196" w:rsidR="009204E3" w:rsidRPr="007B5C49" w:rsidRDefault="009204E3" w:rsidP="00E776A4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  <w:r w:rsidRPr="007B5C49">
              <w:rPr>
                <w:rFonts w:asciiTheme="majorHAnsi" w:hAnsiTheme="majorHAnsi"/>
                <w:sz w:val="20"/>
                <w:szCs w:val="20"/>
              </w:rPr>
              <w:t>ISO2 country code</w:t>
            </w:r>
          </w:p>
        </w:tc>
        <w:tc>
          <w:tcPr>
            <w:tcW w:w="1978" w:type="pct"/>
          </w:tcPr>
          <w:p w14:paraId="190ADB6A" w14:textId="39E14622" w:rsidR="009204E3" w:rsidRPr="007B5C49" w:rsidRDefault="00901B80" w:rsidP="00E776A4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International convention</w:t>
            </w:r>
          </w:p>
        </w:tc>
      </w:tr>
      <w:tr w:rsidR="009204E3" w:rsidRPr="007B5C49" w14:paraId="612FFC08" w14:textId="07BE1260" w:rsidTr="004E4E57">
        <w:tc>
          <w:tcPr>
            <w:tcW w:w="1043" w:type="pct"/>
          </w:tcPr>
          <w:p w14:paraId="0985B37E" w14:textId="77777777" w:rsidR="009204E3" w:rsidRPr="007B5C49" w:rsidRDefault="009204E3" w:rsidP="00E776A4">
            <w:pPr>
              <w:rPr>
                <w:rFonts w:asciiTheme="majorHAnsi" w:hAnsiTheme="majorHAnsi"/>
                <w:color w:val="000000"/>
                <w:sz w:val="20"/>
                <w:szCs w:val="20"/>
              </w:rPr>
            </w:pPr>
            <w:r w:rsidRPr="007B5C49">
              <w:rPr>
                <w:rFonts w:asciiTheme="majorHAnsi" w:hAnsiTheme="majorHAnsi"/>
                <w:color w:val="000000"/>
                <w:sz w:val="20"/>
                <w:szCs w:val="20"/>
              </w:rPr>
              <w:t>ISO2_EU</w:t>
            </w:r>
          </w:p>
        </w:tc>
        <w:tc>
          <w:tcPr>
            <w:tcW w:w="1979" w:type="pct"/>
          </w:tcPr>
          <w:p w14:paraId="69439820" w14:textId="77777777" w:rsidR="009204E3" w:rsidRPr="007B5C49" w:rsidRDefault="009204E3" w:rsidP="00E776A4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  <w:r w:rsidRPr="007B5C49">
              <w:rPr>
                <w:rFonts w:asciiTheme="majorHAnsi" w:hAnsiTheme="majorHAnsi"/>
                <w:sz w:val="20"/>
                <w:szCs w:val="20"/>
              </w:rPr>
              <w:t>Same as ISO2 with two exceptions for Greece (EL) and the United Kingdom (UK)</w:t>
            </w:r>
          </w:p>
        </w:tc>
        <w:tc>
          <w:tcPr>
            <w:tcW w:w="1978" w:type="pct"/>
          </w:tcPr>
          <w:p w14:paraId="21D3908B" w14:textId="1317EFD4" w:rsidR="009204E3" w:rsidRPr="007B5C49" w:rsidRDefault="00C758E9" w:rsidP="00E776A4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European Union convention</w:t>
            </w:r>
          </w:p>
        </w:tc>
      </w:tr>
      <w:tr w:rsidR="00452670" w:rsidRPr="007B5C49" w14:paraId="1C23762B" w14:textId="7EDD9292" w:rsidTr="004E4E57">
        <w:tc>
          <w:tcPr>
            <w:tcW w:w="1043" w:type="pct"/>
          </w:tcPr>
          <w:p w14:paraId="1AFC5ECF" w14:textId="18D7837D" w:rsidR="00452670" w:rsidRPr="007B5C49" w:rsidRDefault="00452670" w:rsidP="00E776A4">
            <w:pPr>
              <w:rPr>
                <w:rFonts w:asciiTheme="majorHAnsi" w:hAnsiTheme="majorHAnsi"/>
                <w:color w:val="000000"/>
                <w:sz w:val="20"/>
                <w:szCs w:val="20"/>
              </w:rPr>
            </w:pPr>
            <w:r w:rsidRPr="00296626">
              <w:rPr>
                <w:rFonts w:asciiTheme="majorHAnsi" w:hAnsiTheme="majorHAnsi"/>
                <w:color w:val="000000"/>
                <w:sz w:val="20"/>
                <w:szCs w:val="20"/>
              </w:rPr>
              <w:t>ISO3_IMPACT</w:t>
            </w:r>
          </w:p>
        </w:tc>
        <w:tc>
          <w:tcPr>
            <w:tcW w:w="1979" w:type="pct"/>
          </w:tcPr>
          <w:p w14:paraId="5ECDE6FE" w14:textId="0F0DC1E1" w:rsidR="00452670" w:rsidRPr="007B5C49" w:rsidRDefault="00452670" w:rsidP="00E776A4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Abbreviated country groups used by IFPRI's IMPACT model</w:t>
            </w:r>
          </w:p>
        </w:tc>
        <w:tc>
          <w:tcPr>
            <w:tcW w:w="1978" w:type="pct"/>
            <w:vMerge w:val="restart"/>
          </w:tcPr>
          <w:p w14:paraId="154CEB52" w14:textId="1DB8A01D" w:rsidR="00452670" w:rsidRDefault="00452670" w:rsidP="00E776A4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IMPACT data</w:t>
            </w:r>
          </w:p>
        </w:tc>
      </w:tr>
      <w:tr w:rsidR="00452670" w:rsidRPr="007B5C49" w14:paraId="7FD659A6" w14:textId="27DC9404" w:rsidTr="004E4E57">
        <w:tc>
          <w:tcPr>
            <w:tcW w:w="1043" w:type="pct"/>
          </w:tcPr>
          <w:p w14:paraId="08E4BB24" w14:textId="3BB6D45C" w:rsidR="00452670" w:rsidRPr="007B5C49" w:rsidRDefault="00452670" w:rsidP="004C44C1">
            <w:pPr>
              <w:rPr>
                <w:rFonts w:asciiTheme="majorHAnsi" w:hAnsiTheme="majorHAnsi"/>
                <w:color w:val="000000"/>
                <w:sz w:val="20"/>
                <w:szCs w:val="20"/>
              </w:rPr>
            </w:pPr>
            <w:r>
              <w:rPr>
                <w:rFonts w:asciiTheme="majorHAnsi" w:hAnsiTheme="majorHAnsi"/>
                <w:color w:val="000000"/>
                <w:sz w:val="20"/>
                <w:szCs w:val="20"/>
              </w:rPr>
              <w:t>IMPACT_NAMES</w:t>
            </w:r>
          </w:p>
        </w:tc>
        <w:tc>
          <w:tcPr>
            <w:tcW w:w="1979" w:type="pct"/>
          </w:tcPr>
          <w:p w14:paraId="49EC0DB3" w14:textId="566AEE43" w:rsidR="00452670" w:rsidRPr="007B5C49" w:rsidRDefault="00452670" w:rsidP="004C44C1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Country groups used by IFPRI's IMPACT model</w:t>
            </w:r>
          </w:p>
        </w:tc>
        <w:tc>
          <w:tcPr>
            <w:tcW w:w="1978" w:type="pct"/>
            <w:vMerge/>
          </w:tcPr>
          <w:p w14:paraId="542725AF" w14:textId="39AA3120" w:rsidR="00452670" w:rsidRDefault="00452670" w:rsidP="004C44C1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</w:p>
        </w:tc>
      </w:tr>
      <w:tr w:rsidR="00452670" w:rsidRPr="007B5C49" w14:paraId="10E25336" w14:textId="4D2136B7" w:rsidTr="004E4E57">
        <w:tc>
          <w:tcPr>
            <w:tcW w:w="1043" w:type="pct"/>
          </w:tcPr>
          <w:p w14:paraId="49337663" w14:textId="348C7FAD" w:rsidR="00452670" w:rsidRPr="007B5C49" w:rsidRDefault="00452670" w:rsidP="004C44C1">
            <w:pPr>
              <w:rPr>
                <w:rFonts w:asciiTheme="majorHAnsi" w:hAnsiTheme="majorHAnsi"/>
                <w:color w:val="000000"/>
                <w:sz w:val="20"/>
                <w:szCs w:val="20"/>
              </w:rPr>
            </w:pPr>
            <w:r>
              <w:rPr>
                <w:rFonts w:asciiTheme="majorHAnsi" w:hAnsiTheme="majorHAnsi"/>
                <w:color w:val="000000"/>
                <w:sz w:val="20"/>
                <w:szCs w:val="20"/>
              </w:rPr>
              <w:t>IMPACT_NAMES2</w:t>
            </w:r>
          </w:p>
        </w:tc>
        <w:tc>
          <w:tcPr>
            <w:tcW w:w="1979" w:type="pct"/>
          </w:tcPr>
          <w:p w14:paraId="5651882F" w14:textId="7C585720" w:rsidR="00452670" w:rsidRPr="007B5C49" w:rsidRDefault="00452670" w:rsidP="004C44C1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Alternative country groups used by IFPRI's IMPACT model</w:t>
            </w:r>
          </w:p>
        </w:tc>
        <w:tc>
          <w:tcPr>
            <w:tcW w:w="1978" w:type="pct"/>
            <w:vMerge/>
          </w:tcPr>
          <w:p w14:paraId="0E3CF807" w14:textId="512B7D7A" w:rsidR="00452670" w:rsidRDefault="00452670" w:rsidP="004C44C1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</w:p>
        </w:tc>
      </w:tr>
      <w:tr w:rsidR="009204E3" w:rsidRPr="007B5C49" w14:paraId="195877C2" w14:textId="1ABA2688" w:rsidTr="004E4E57">
        <w:trPr>
          <w:trHeight w:val="292"/>
        </w:trPr>
        <w:tc>
          <w:tcPr>
            <w:tcW w:w="5000" w:type="pct"/>
            <w:gridSpan w:val="3"/>
          </w:tcPr>
          <w:p w14:paraId="7264F5B0" w14:textId="3234E101" w:rsidR="009204E3" w:rsidRDefault="00DE4B7A" w:rsidP="00E776A4">
            <w:pPr>
              <w:spacing w:before="0" w:after="0" w:line="240" w:lineRule="auto"/>
              <w:rPr>
                <w:rFonts w:asciiTheme="majorHAnsi" w:hAnsiTheme="majorHAnsi"/>
                <w:i/>
                <w:iCs/>
                <w:sz w:val="20"/>
                <w:szCs w:val="20"/>
              </w:rPr>
            </w:pPr>
            <w:r>
              <w:rPr>
                <w:rFonts w:asciiTheme="majorHAnsi" w:hAnsiTheme="majorHAnsi"/>
                <w:i/>
                <w:iCs/>
                <w:sz w:val="20"/>
                <w:szCs w:val="20"/>
              </w:rPr>
              <w:t>Regional c</w:t>
            </w:r>
            <w:r w:rsidR="009204E3" w:rsidRPr="00710CF4">
              <w:rPr>
                <w:rFonts w:asciiTheme="majorHAnsi" w:hAnsiTheme="majorHAnsi"/>
                <w:i/>
                <w:iCs/>
                <w:sz w:val="20"/>
                <w:szCs w:val="20"/>
              </w:rPr>
              <w:t>lassifications</w:t>
            </w:r>
          </w:p>
        </w:tc>
      </w:tr>
      <w:tr w:rsidR="009204E3" w:rsidRPr="007B5C49" w14:paraId="3BD81A5A" w14:textId="3781BCC8" w:rsidTr="004E4E57">
        <w:tc>
          <w:tcPr>
            <w:tcW w:w="1043" w:type="pct"/>
          </w:tcPr>
          <w:p w14:paraId="6A7DE92B" w14:textId="14178084" w:rsidR="009204E3" w:rsidRPr="007B5C49" w:rsidRDefault="009204E3" w:rsidP="00710CF4">
            <w:pPr>
              <w:rPr>
                <w:rFonts w:asciiTheme="majorHAnsi" w:hAnsiTheme="majorHAnsi"/>
                <w:color w:val="000000"/>
                <w:sz w:val="20"/>
                <w:szCs w:val="20"/>
              </w:rPr>
            </w:pPr>
            <w:r w:rsidRPr="007B5C49">
              <w:rPr>
                <w:rFonts w:asciiTheme="majorHAnsi" w:hAnsiTheme="majorHAnsi"/>
                <w:color w:val="000000"/>
                <w:sz w:val="20"/>
                <w:szCs w:val="20"/>
              </w:rPr>
              <w:t>CONTINENT_UN2</w:t>
            </w:r>
          </w:p>
        </w:tc>
        <w:tc>
          <w:tcPr>
            <w:tcW w:w="1979" w:type="pct"/>
          </w:tcPr>
          <w:p w14:paraId="7B670FDA" w14:textId="64AA04A5" w:rsidR="009204E3" w:rsidRPr="007B5C49" w:rsidRDefault="009204E3" w:rsidP="00710CF4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  <w:r w:rsidRPr="007B5C49">
              <w:rPr>
                <w:rFonts w:asciiTheme="majorHAnsi" w:hAnsiTheme="majorHAnsi"/>
                <w:sz w:val="20"/>
                <w:szCs w:val="20"/>
              </w:rPr>
              <w:t>United Nations subregional classification</w:t>
            </w:r>
          </w:p>
        </w:tc>
        <w:tc>
          <w:tcPr>
            <w:tcW w:w="1978" w:type="pct"/>
          </w:tcPr>
          <w:p w14:paraId="07340AB8" w14:textId="3FAFBCB2" w:rsidR="009204E3" w:rsidRPr="007B5C49" w:rsidRDefault="001162B7" w:rsidP="00710CF4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fldChar w:fldCharType="begin"/>
            </w:r>
            <w:r w:rsidR="00B6298E">
              <w:rPr>
                <w:rFonts w:asciiTheme="majorHAnsi" w:hAnsiTheme="majorHAnsi"/>
                <w:sz w:val="20"/>
                <w:szCs w:val="20"/>
              </w:rPr>
              <w:instrText xml:space="preserve"> ADDIN ZOTERO_ITEM CSL_CITATION {"citationID":"mphpibMi","properties":{"formattedCitation":"(UNSD, 2023)","plainCitation":"(UNSD, 2023)","dontUpdate":true,"noteIndex":0},"citationItems":[{"id":661,"uris":["http://zotero.org/users/2382405/items/47LAK2UF",["http://zotero.org/users/2382405/items/47LAK2UF"]],"itemData":{"id":661,"type":"webpage","title":"Standard country or area codes for statistical use (M49)","URL":"https://unstats.un.org/unsd/methodology/m49/","author":[{"literal":"UNSD"}],"issued":{"date-parts":[["2023"]]}}}],"schema":"https://github.com/citation-style-language/schema/raw/master/csl-citation.json"} </w:instrText>
            </w:r>
            <w:r>
              <w:rPr>
                <w:rFonts w:asciiTheme="majorHAnsi" w:hAnsiTheme="majorHAnsi"/>
                <w:sz w:val="20"/>
                <w:szCs w:val="20"/>
              </w:rPr>
              <w:fldChar w:fldCharType="separate"/>
            </w:r>
            <w:r w:rsidRPr="001162B7">
              <w:rPr>
                <w:sz w:val="20"/>
              </w:rPr>
              <w:t xml:space="preserve">UNSD </w:t>
            </w:r>
            <w:r w:rsidR="00E257B4">
              <w:rPr>
                <w:sz w:val="20"/>
              </w:rPr>
              <w:t>(</w:t>
            </w:r>
            <w:r w:rsidRPr="001162B7">
              <w:rPr>
                <w:sz w:val="20"/>
              </w:rPr>
              <w:t>2023)</w:t>
            </w:r>
            <w:r>
              <w:rPr>
                <w:rFonts w:asciiTheme="majorHAnsi" w:hAnsiTheme="majorHAnsi"/>
                <w:sz w:val="20"/>
                <w:szCs w:val="20"/>
              </w:rPr>
              <w:fldChar w:fldCharType="end"/>
            </w:r>
          </w:p>
        </w:tc>
      </w:tr>
      <w:tr w:rsidR="009204E3" w:rsidRPr="007B5C49" w14:paraId="4B25BC01" w14:textId="61FF56A0" w:rsidTr="004E4E57">
        <w:tc>
          <w:tcPr>
            <w:tcW w:w="1043" w:type="pct"/>
          </w:tcPr>
          <w:p w14:paraId="6B650288" w14:textId="1888AC38" w:rsidR="009204E3" w:rsidRPr="007B5C49" w:rsidRDefault="009204E3" w:rsidP="00710CF4">
            <w:pPr>
              <w:rPr>
                <w:rFonts w:asciiTheme="majorHAnsi" w:hAnsiTheme="majorHAnsi"/>
                <w:color w:val="000000"/>
                <w:sz w:val="20"/>
                <w:szCs w:val="20"/>
              </w:rPr>
            </w:pPr>
            <w:r w:rsidRPr="007B5C49">
              <w:rPr>
                <w:rFonts w:asciiTheme="majorHAnsi" w:hAnsiTheme="majorHAnsi"/>
                <w:color w:val="000000"/>
                <w:sz w:val="20"/>
                <w:szCs w:val="20"/>
              </w:rPr>
              <w:t>CONTINENT_</w:t>
            </w:r>
            <w:r>
              <w:rPr>
                <w:rFonts w:asciiTheme="majorHAnsi" w:hAnsiTheme="majorHAnsi"/>
                <w:color w:val="000000"/>
                <w:sz w:val="20"/>
                <w:szCs w:val="20"/>
              </w:rPr>
              <w:t>MS</w:t>
            </w:r>
          </w:p>
        </w:tc>
        <w:tc>
          <w:tcPr>
            <w:tcW w:w="1979" w:type="pct"/>
          </w:tcPr>
          <w:p w14:paraId="1D1F0C40" w14:textId="08528F40" w:rsidR="009204E3" w:rsidRPr="007B5C49" w:rsidRDefault="009204E3" w:rsidP="00710CF4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S</w:t>
            </w:r>
            <w:r w:rsidRPr="007B5C49">
              <w:rPr>
                <w:rFonts w:asciiTheme="majorHAnsi" w:hAnsiTheme="majorHAnsi"/>
                <w:sz w:val="20"/>
                <w:szCs w:val="20"/>
              </w:rPr>
              <w:t>ubregional classification</w:t>
            </w:r>
            <w:r>
              <w:rPr>
                <w:rFonts w:asciiTheme="majorHAnsi" w:hAnsiTheme="majorHAnsi"/>
                <w:sz w:val="20"/>
                <w:szCs w:val="20"/>
              </w:rPr>
              <w:t xml:space="preserve"> according to the CGIAR’s market segmentation database</w:t>
            </w:r>
          </w:p>
        </w:tc>
        <w:tc>
          <w:tcPr>
            <w:tcW w:w="1978" w:type="pct"/>
          </w:tcPr>
          <w:p w14:paraId="1BAB13EA" w14:textId="2C3A8331" w:rsidR="009204E3" w:rsidRDefault="00452670" w:rsidP="00710CF4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Internal</w:t>
            </w:r>
          </w:p>
        </w:tc>
      </w:tr>
      <w:tr w:rsidR="009204E3" w:rsidRPr="007B5C49" w14:paraId="38C7DB8D" w14:textId="3EE2B2B2" w:rsidTr="004E4E57">
        <w:tc>
          <w:tcPr>
            <w:tcW w:w="1043" w:type="pct"/>
          </w:tcPr>
          <w:p w14:paraId="060AAF79" w14:textId="5ADE5D3D" w:rsidR="009204E3" w:rsidRPr="007B5C49" w:rsidRDefault="009204E3" w:rsidP="00A85060">
            <w:pPr>
              <w:rPr>
                <w:rFonts w:asciiTheme="majorHAnsi" w:hAnsiTheme="majorHAnsi"/>
                <w:color w:val="000000"/>
                <w:sz w:val="20"/>
                <w:szCs w:val="20"/>
              </w:rPr>
            </w:pPr>
            <w:proofErr w:type="spellStart"/>
            <w:r w:rsidRPr="00AA25D9">
              <w:rPr>
                <w:rFonts w:asciiTheme="majorHAnsi" w:hAnsiTheme="majorHAnsi"/>
                <w:color w:val="000000"/>
                <w:sz w:val="20"/>
                <w:szCs w:val="20"/>
              </w:rPr>
              <w:t>CONTINENT_five</w:t>
            </w:r>
            <w:proofErr w:type="spellEnd"/>
          </w:p>
        </w:tc>
        <w:tc>
          <w:tcPr>
            <w:tcW w:w="1979" w:type="pct"/>
          </w:tcPr>
          <w:p w14:paraId="62FA5626" w14:textId="761DDD4A" w:rsidR="009204E3" w:rsidRDefault="009204E3" w:rsidP="00A85060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Regional classification in five regions to optimally predict per capita GDP growth</w:t>
            </w:r>
          </w:p>
        </w:tc>
        <w:tc>
          <w:tcPr>
            <w:tcW w:w="1978" w:type="pct"/>
          </w:tcPr>
          <w:p w14:paraId="19EE39F2" w14:textId="5B3F15E6" w:rsidR="009204E3" w:rsidRDefault="00452670" w:rsidP="00A85060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Internal</w:t>
            </w:r>
          </w:p>
        </w:tc>
      </w:tr>
      <w:tr w:rsidR="00145846" w:rsidRPr="007B5C49" w14:paraId="31054566" w14:textId="139B6FAC" w:rsidTr="004E4E57">
        <w:tc>
          <w:tcPr>
            <w:tcW w:w="1043" w:type="pct"/>
          </w:tcPr>
          <w:p w14:paraId="0ADAF44A" w14:textId="039A2136" w:rsidR="00145846" w:rsidRPr="007B5C49" w:rsidRDefault="00145846" w:rsidP="009D011D">
            <w:pPr>
              <w:rPr>
                <w:rFonts w:asciiTheme="majorHAnsi" w:hAnsiTheme="majorHAnsi"/>
                <w:color w:val="000000"/>
                <w:sz w:val="20"/>
                <w:szCs w:val="20"/>
              </w:rPr>
            </w:pPr>
            <w:r w:rsidRPr="00AC3F6C">
              <w:rPr>
                <w:rFonts w:asciiTheme="majorHAnsi" w:hAnsiTheme="majorHAnsi"/>
                <w:color w:val="000000"/>
                <w:sz w:val="20"/>
                <w:szCs w:val="20"/>
              </w:rPr>
              <w:t>CONTINENT_IMPACT</w:t>
            </w:r>
          </w:p>
        </w:tc>
        <w:tc>
          <w:tcPr>
            <w:tcW w:w="1979" w:type="pct"/>
          </w:tcPr>
          <w:p w14:paraId="0CDA6299" w14:textId="4AF8D19C" w:rsidR="00145846" w:rsidRDefault="00145846" w:rsidP="009D011D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Regional classification used by IFPRI's IMPACT model</w:t>
            </w:r>
          </w:p>
        </w:tc>
        <w:tc>
          <w:tcPr>
            <w:tcW w:w="1978" w:type="pct"/>
            <w:vMerge w:val="restart"/>
          </w:tcPr>
          <w:p w14:paraId="4D17CF82" w14:textId="004EF52B" w:rsidR="00145846" w:rsidRDefault="00145846" w:rsidP="009D011D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IMPACT data</w:t>
            </w:r>
          </w:p>
        </w:tc>
      </w:tr>
      <w:tr w:rsidR="00145846" w:rsidRPr="007B5C49" w14:paraId="10EA76BA" w14:textId="56A9134C" w:rsidTr="004E4E57">
        <w:tc>
          <w:tcPr>
            <w:tcW w:w="1043" w:type="pct"/>
          </w:tcPr>
          <w:p w14:paraId="09EB56E1" w14:textId="468E21F7" w:rsidR="00145846" w:rsidRPr="007B5C49" w:rsidRDefault="00145846" w:rsidP="009D011D">
            <w:pPr>
              <w:rPr>
                <w:rFonts w:asciiTheme="majorHAnsi" w:hAnsiTheme="majorHAnsi"/>
                <w:color w:val="000000"/>
                <w:sz w:val="20"/>
                <w:szCs w:val="20"/>
              </w:rPr>
            </w:pPr>
            <w:r w:rsidRPr="00AC3F6C">
              <w:rPr>
                <w:rFonts w:asciiTheme="majorHAnsi" w:hAnsiTheme="majorHAnsi"/>
                <w:color w:val="000000"/>
                <w:sz w:val="20"/>
                <w:szCs w:val="20"/>
              </w:rPr>
              <w:t>IMPACT_MISSING</w:t>
            </w:r>
          </w:p>
        </w:tc>
        <w:tc>
          <w:tcPr>
            <w:tcW w:w="1979" w:type="pct"/>
          </w:tcPr>
          <w:p w14:paraId="2470A804" w14:textId="55B9E7D5" w:rsidR="00145846" w:rsidRDefault="00145846" w:rsidP="009D011D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Country missing from IFPRI's IMPACT model classification</w:t>
            </w:r>
          </w:p>
        </w:tc>
        <w:tc>
          <w:tcPr>
            <w:tcW w:w="1978" w:type="pct"/>
            <w:vMerge/>
          </w:tcPr>
          <w:p w14:paraId="2F563815" w14:textId="77777777" w:rsidR="00145846" w:rsidRDefault="00145846" w:rsidP="009D011D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</w:p>
        </w:tc>
      </w:tr>
      <w:tr w:rsidR="00145846" w:rsidRPr="007B5C49" w14:paraId="5968BF71" w14:textId="5E38DEF8" w:rsidTr="004E4E57">
        <w:tc>
          <w:tcPr>
            <w:tcW w:w="1043" w:type="pct"/>
          </w:tcPr>
          <w:p w14:paraId="3C634E1A" w14:textId="28114990" w:rsidR="00145846" w:rsidRPr="00AC3F6C" w:rsidRDefault="00145846" w:rsidP="009D011D">
            <w:pPr>
              <w:rPr>
                <w:rFonts w:asciiTheme="majorHAnsi" w:hAnsiTheme="majorHAnsi"/>
                <w:color w:val="000000"/>
                <w:sz w:val="20"/>
                <w:szCs w:val="20"/>
              </w:rPr>
            </w:pPr>
            <w:r w:rsidRPr="007B1413">
              <w:rPr>
                <w:rFonts w:asciiTheme="majorHAnsi" w:hAnsiTheme="majorHAnsi"/>
                <w:color w:val="000000"/>
                <w:sz w:val="20"/>
                <w:szCs w:val="20"/>
              </w:rPr>
              <w:t>CONTINENT_CGIAR</w:t>
            </w:r>
            <w:r>
              <w:rPr>
                <w:rFonts w:asciiTheme="majorHAnsi" w:hAnsiTheme="maj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1979" w:type="pct"/>
          </w:tcPr>
          <w:p w14:paraId="48B81775" w14:textId="3A3FD602" w:rsidR="00145846" w:rsidRDefault="00145846" w:rsidP="009D011D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 xml:space="preserve">CGIAR </w:t>
            </w:r>
            <w:r w:rsidRPr="007B5C49">
              <w:rPr>
                <w:rFonts w:asciiTheme="majorHAnsi" w:hAnsiTheme="majorHAnsi"/>
                <w:sz w:val="20"/>
                <w:szCs w:val="20"/>
              </w:rPr>
              <w:t>regional classification</w:t>
            </w:r>
          </w:p>
        </w:tc>
        <w:tc>
          <w:tcPr>
            <w:tcW w:w="1978" w:type="pct"/>
            <w:vMerge w:val="restart"/>
          </w:tcPr>
          <w:p w14:paraId="46CEC043" w14:textId="3EAE7A52" w:rsidR="00712394" w:rsidRDefault="00B6298E" w:rsidP="00712394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fldChar w:fldCharType="begin"/>
            </w:r>
            <w:r>
              <w:rPr>
                <w:rFonts w:asciiTheme="majorHAnsi" w:hAnsiTheme="majorHAnsi"/>
                <w:sz w:val="20"/>
                <w:szCs w:val="20"/>
              </w:rPr>
              <w:instrText xml:space="preserve"> ADDIN ZOTERO_ITEM CSL_CITATION {"citationID":"jtxV6uI6","properties":{"formattedCitation":"(CGIAR, 2021a)","plainCitation":"(CGIAR, 2021a)","noteIndex":0},"citationItems":[{"id":1186,"uris":["http://zotero.org/users/2382405/items/QN6MN6ML"],"itemData":{"id":1186,"type":"webpage","title":"One CGIAR Region Mapping","URL":"https://docs.google.com/spreadsheets/d/1O5BtrGjuU49TFGb5xGTAr_joTQAHFuj9/edit?usp=sharing&amp;ouid=113606872214300277418&amp;rtpof=true&amp;sd=true","author":[{"literal":"CGIAR"}],"issued":{"date-parts":[["2021"]]}}}],"schema":"https://github.com/citation-style-language/schema/raw/master/csl-citation.json"} </w:instrText>
            </w:r>
            <w:r>
              <w:rPr>
                <w:rFonts w:asciiTheme="majorHAnsi" w:hAnsiTheme="majorHAnsi"/>
                <w:sz w:val="20"/>
                <w:szCs w:val="20"/>
              </w:rPr>
              <w:fldChar w:fldCharType="separate"/>
            </w:r>
            <w:r w:rsidRPr="00B6298E">
              <w:rPr>
                <w:sz w:val="20"/>
              </w:rPr>
              <w:t xml:space="preserve">CGIAR </w:t>
            </w:r>
            <w:r w:rsidR="002F14AB">
              <w:rPr>
                <w:sz w:val="20"/>
              </w:rPr>
              <w:t>(</w:t>
            </w:r>
            <w:r w:rsidRPr="00B6298E">
              <w:rPr>
                <w:sz w:val="20"/>
              </w:rPr>
              <w:t>2021a)</w:t>
            </w:r>
            <w:r>
              <w:rPr>
                <w:rFonts w:asciiTheme="majorHAnsi" w:hAnsiTheme="majorHAnsi"/>
                <w:sz w:val="20"/>
                <w:szCs w:val="20"/>
              </w:rPr>
              <w:fldChar w:fldCharType="end"/>
            </w:r>
          </w:p>
        </w:tc>
      </w:tr>
      <w:tr w:rsidR="00145846" w:rsidRPr="007B5C49" w14:paraId="035F30EF" w14:textId="47CBA1B1" w:rsidTr="004E4E57">
        <w:tc>
          <w:tcPr>
            <w:tcW w:w="1043" w:type="pct"/>
          </w:tcPr>
          <w:p w14:paraId="750673FE" w14:textId="3E01CEA6" w:rsidR="00145846" w:rsidRPr="00AC3F6C" w:rsidRDefault="00145846" w:rsidP="009D011D">
            <w:pPr>
              <w:rPr>
                <w:rFonts w:asciiTheme="majorHAnsi" w:hAnsiTheme="majorHAnsi"/>
                <w:color w:val="000000"/>
                <w:sz w:val="20"/>
                <w:szCs w:val="20"/>
              </w:rPr>
            </w:pPr>
            <w:r w:rsidRPr="007A79E7">
              <w:rPr>
                <w:rFonts w:asciiTheme="majorHAnsi" w:hAnsiTheme="majorHAnsi"/>
                <w:color w:val="000000"/>
                <w:sz w:val="20"/>
                <w:szCs w:val="20"/>
              </w:rPr>
              <w:t>CGIAR</w:t>
            </w:r>
            <w:r>
              <w:rPr>
                <w:rFonts w:asciiTheme="majorHAnsi" w:hAnsiTheme="majorHAnsi"/>
                <w:color w:val="000000"/>
                <w:sz w:val="20"/>
                <w:szCs w:val="20"/>
              </w:rPr>
              <w:t>1</w:t>
            </w:r>
            <w:r w:rsidRPr="007A79E7">
              <w:rPr>
                <w:rFonts w:asciiTheme="majorHAnsi" w:hAnsiTheme="majorHAnsi"/>
                <w:color w:val="000000"/>
                <w:sz w:val="20"/>
                <w:szCs w:val="20"/>
              </w:rPr>
              <w:t>_missing</w:t>
            </w:r>
          </w:p>
        </w:tc>
        <w:tc>
          <w:tcPr>
            <w:tcW w:w="1979" w:type="pct"/>
          </w:tcPr>
          <w:p w14:paraId="139CD9E0" w14:textId="66619636" w:rsidR="00145846" w:rsidRDefault="00145846" w:rsidP="009D011D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Country missing from CGIAR classification</w:t>
            </w:r>
          </w:p>
        </w:tc>
        <w:tc>
          <w:tcPr>
            <w:tcW w:w="1978" w:type="pct"/>
            <w:vMerge/>
          </w:tcPr>
          <w:p w14:paraId="6A06E7C7" w14:textId="28A3A304" w:rsidR="00145846" w:rsidRDefault="00145846" w:rsidP="009D011D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</w:p>
        </w:tc>
      </w:tr>
      <w:tr w:rsidR="00145846" w:rsidRPr="007B5C49" w14:paraId="48DDE4E6" w14:textId="0E142A19" w:rsidTr="004E4E57">
        <w:tc>
          <w:tcPr>
            <w:tcW w:w="1043" w:type="pct"/>
          </w:tcPr>
          <w:p w14:paraId="31B98B63" w14:textId="0918CDAE" w:rsidR="00145846" w:rsidRPr="00AC3F6C" w:rsidRDefault="00145846" w:rsidP="00935515">
            <w:pPr>
              <w:rPr>
                <w:rFonts w:asciiTheme="majorHAnsi" w:hAnsiTheme="majorHAnsi"/>
                <w:color w:val="000000"/>
                <w:sz w:val="20"/>
                <w:szCs w:val="20"/>
              </w:rPr>
            </w:pPr>
            <w:r w:rsidRPr="007B5C49">
              <w:rPr>
                <w:rFonts w:asciiTheme="majorHAnsi" w:hAnsiTheme="majorHAnsi"/>
                <w:color w:val="000000"/>
                <w:sz w:val="20"/>
                <w:szCs w:val="20"/>
              </w:rPr>
              <w:t>CONTINENT_UN</w:t>
            </w:r>
          </w:p>
        </w:tc>
        <w:tc>
          <w:tcPr>
            <w:tcW w:w="1979" w:type="pct"/>
          </w:tcPr>
          <w:p w14:paraId="36251D32" w14:textId="17974FF3" w:rsidR="00145846" w:rsidRDefault="00145846" w:rsidP="00935515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  <w:r w:rsidRPr="007B5C49">
              <w:rPr>
                <w:rFonts w:asciiTheme="majorHAnsi" w:hAnsiTheme="majorHAnsi"/>
                <w:sz w:val="20"/>
                <w:szCs w:val="20"/>
              </w:rPr>
              <w:t>United Nations regional classification</w:t>
            </w:r>
          </w:p>
        </w:tc>
        <w:tc>
          <w:tcPr>
            <w:tcW w:w="1978" w:type="pct"/>
            <w:vMerge w:val="restart"/>
          </w:tcPr>
          <w:p w14:paraId="369FCB7D" w14:textId="2D55C03D" w:rsidR="00145846" w:rsidRPr="007B5C49" w:rsidRDefault="00E257B4" w:rsidP="00935515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fldChar w:fldCharType="begin"/>
            </w:r>
            <w:r w:rsidR="00B6298E">
              <w:rPr>
                <w:rFonts w:asciiTheme="majorHAnsi" w:hAnsiTheme="majorHAnsi"/>
                <w:sz w:val="20"/>
                <w:szCs w:val="20"/>
              </w:rPr>
              <w:instrText xml:space="preserve"> ADDIN ZOTERO_ITEM CSL_CITATION {"citationID":"0WZ7Xj5O","properties":{"formattedCitation":"(UNSD, 2023)","plainCitation":"(UNSD, 2023)","dontUpdate":true,"noteIndex":0},"citationItems":[{"id":661,"uris":["http://zotero.org/users/2382405/items/47LAK2UF",["http://zotero.org/users/2382405/items/47LAK2UF"]],"itemData":{"id":661,"type":"webpage","title":"Standard country or area codes for statistical use (M49)","URL":"https://unstats.un.org/unsd/methodology/m49/","author":[{"literal":"UNSD"}],"issued":{"date-parts":[["2023"]]}}}],"schema":"https://github.com/citation-style-language/schema/raw/master/csl-citation.json"} </w:instrText>
            </w:r>
            <w:r>
              <w:rPr>
                <w:rFonts w:asciiTheme="majorHAnsi" w:hAnsiTheme="majorHAnsi"/>
                <w:sz w:val="20"/>
                <w:szCs w:val="20"/>
              </w:rPr>
              <w:fldChar w:fldCharType="separate"/>
            </w:r>
            <w:r w:rsidRPr="001162B7">
              <w:rPr>
                <w:sz w:val="20"/>
              </w:rPr>
              <w:t xml:space="preserve">UNSD </w:t>
            </w:r>
            <w:r>
              <w:rPr>
                <w:sz w:val="20"/>
              </w:rPr>
              <w:t>(</w:t>
            </w:r>
            <w:r w:rsidRPr="001162B7">
              <w:rPr>
                <w:sz w:val="20"/>
              </w:rPr>
              <w:t>2023)</w:t>
            </w:r>
            <w:r>
              <w:rPr>
                <w:rFonts w:asciiTheme="majorHAnsi" w:hAnsiTheme="majorHAnsi"/>
                <w:sz w:val="20"/>
                <w:szCs w:val="20"/>
              </w:rPr>
              <w:fldChar w:fldCharType="end"/>
            </w:r>
          </w:p>
        </w:tc>
      </w:tr>
      <w:tr w:rsidR="00145846" w:rsidRPr="007B5C49" w14:paraId="47D9EDB0" w14:textId="23705871" w:rsidTr="004E4E57">
        <w:tc>
          <w:tcPr>
            <w:tcW w:w="1043" w:type="pct"/>
          </w:tcPr>
          <w:p w14:paraId="58871039" w14:textId="22E2D88C" w:rsidR="00145846" w:rsidRPr="00AC3F6C" w:rsidRDefault="00145846" w:rsidP="00935515">
            <w:pPr>
              <w:rPr>
                <w:rFonts w:asciiTheme="majorHAnsi" w:hAnsiTheme="majorHAnsi"/>
                <w:color w:val="000000"/>
                <w:sz w:val="20"/>
                <w:szCs w:val="20"/>
              </w:rPr>
            </w:pPr>
            <w:proofErr w:type="spellStart"/>
            <w:r w:rsidRPr="007A79E7">
              <w:rPr>
                <w:rFonts w:asciiTheme="majorHAnsi" w:hAnsiTheme="majorHAnsi"/>
                <w:color w:val="000000"/>
                <w:sz w:val="20"/>
                <w:szCs w:val="20"/>
              </w:rPr>
              <w:t>UN_missing</w:t>
            </w:r>
            <w:proofErr w:type="spellEnd"/>
          </w:p>
        </w:tc>
        <w:tc>
          <w:tcPr>
            <w:tcW w:w="1979" w:type="pct"/>
          </w:tcPr>
          <w:p w14:paraId="50863632" w14:textId="1C20437F" w:rsidR="00145846" w:rsidRDefault="00145846" w:rsidP="00935515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 xml:space="preserve">Country missing from </w:t>
            </w:r>
            <w:r w:rsidRPr="007B5C49">
              <w:rPr>
                <w:rFonts w:asciiTheme="majorHAnsi" w:hAnsiTheme="majorHAnsi"/>
                <w:sz w:val="20"/>
                <w:szCs w:val="20"/>
              </w:rPr>
              <w:t xml:space="preserve">United Nations </w:t>
            </w:r>
            <w:r>
              <w:rPr>
                <w:rFonts w:asciiTheme="majorHAnsi" w:hAnsiTheme="majorHAnsi"/>
                <w:sz w:val="20"/>
                <w:szCs w:val="20"/>
              </w:rPr>
              <w:t>regional classification</w:t>
            </w:r>
          </w:p>
        </w:tc>
        <w:tc>
          <w:tcPr>
            <w:tcW w:w="1978" w:type="pct"/>
            <w:vMerge/>
          </w:tcPr>
          <w:p w14:paraId="27FDAF82" w14:textId="77777777" w:rsidR="00145846" w:rsidRDefault="00145846" w:rsidP="00935515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</w:p>
        </w:tc>
      </w:tr>
      <w:tr w:rsidR="009204E3" w:rsidRPr="007B5C49" w14:paraId="04246D52" w14:textId="0B977104" w:rsidTr="004E4E57">
        <w:tc>
          <w:tcPr>
            <w:tcW w:w="1043" w:type="pct"/>
          </w:tcPr>
          <w:p w14:paraId="665C0B1C" w14:textId="7FA2F609" w:rsidR="009204E3" w:rsidRPr="00AC3F6C" w:rsidRDefault="009204E3" w:rsidP="00935515">
            <w:pPr>
              <w:rPr>
                <w:rFonts w:asciiTheme="majorHAnsi" w:hAnsiTheme="majorHAnsi"/>
                <w:color w:val="000000"/>
                <w:sz w:val="20"/>
                <w:szCs w:val="20"/>
              </w:rPr>
            </w:pPr>
            <w:r w:rsidRPr="000255E0">
              <w:rPr>
                <w:rFonts w:asciiTheme="majorHAnsi" w:hAnsiTheme="majorHAnsi"/>
                <w:color w:val="000000"/>
                <w:sz w:val="20"/>
                <w:szCs w:val="20"/>
              </w:rPr>
              <w:t>CONTINENT_TRADE</w:t>
            </w:r>
          </w:p>
        </w:tc>
        <w:tc>
          <w:tcPr>
            <w:tcW w:w="1979" w:type="pct"/>
          </w:tcPr>
          <w:p w14:paraId="74232A8E" w14:textId="0F9C7155" w:rsidR="009204E3" w:rsidRDefault="009204E3" w:rsidP="00935515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C</w:t>
            </w:r>
            <w:r w:rsidRPr="007B5C49">
              <w:rPr>
                <w:rFonts w:asciiTheme="majorHAnsi" w:hAnsiTheme="majorHAnsi"/>
                <w:sz w:val="20"/>
                <w:szCs w:val="20"/>
              </w:rPr>
              <w:t>lassification</w:t>
            </w:r>
            <w:r>
              <w:rPr>
                <w:rFonts w:asciiTheme="majorHAnsi" w:hAnsiTheme="majorHAnsi"/>
                <w:sz w:val="20"/>
                <w:szCs w:val="20"/>
              </w:rPr>
              <w:t xml:space="preserve"> capturing major trade blocks</w:t>
            </w:r>
          </w:p>
        </w:tc>
        <w:tc>
          <w:tcPr>
            <w:tcW w:w="1978" w:type="pct"/>
          </w:tcPr>
          <w:p w14:paraId="4BD7573C" w14:textId="5501D5BC" w:rsidR="009204E3" w:rsidRDefault="00925889" w:rsidP="00935515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Internal</w:t>
            </w:r>
          </w:p>
        </w:tc>
      </w:tr>
      <w:tr w:rsidR="009204E3" w:rsidRPr="007B5C49" w14:paraId="088163F0" w14:textId="10B9C133" w:rsidTr="004E4E57">
        <w:tc>
          <w:tcPr>
            <w:tcW w:w="1043" w:type="pct"/>
          </w:tcPr>
          <w:p w14:paraId="09071963" w14:textId="1F78C196" w:rsidR="009204E3" w:rsidRPr="00AC3F6C" w:rsidRDefault="009204E3" w:rsidP="00935515">
            <w:pPr>
              <w:rPr>
                <w:rFonts w:asciiTheme="majorHAnsi" w:hAnsiTheme="majorHAnsi"/>
                <w:color w:val="000000"/>
                <w:sz w:val="20"/>
                <w:szCs w:val="20"/>
              </w:rPr>
            </w:pPr>
            <w:r w:rsidRPr="007B5C49">
              <w:rPr>
                <w:rFonts w:asciiTheme="majorHAnsi" w:hAnsiTheme="majorHAnsi"/>
                <w:color w:val="000000"/>
                <w:sz w:val="20"/>
                <w:szCs w:val="20"/>
              </w:rPr>
              <w:t>CONTINENT</w:t>
            </w:r>
          </w:p>
        </w:tc>
        <w:tc>
          <w:tcPr>
            <w:tcW w:w="1979" w:type="pct"/>
          </w:tcPr>
          <w:p w14:paraId="7065B298" w14:textId="76A76BB5" w:rsidR="009204E3" w:rsidRDefault="009204E3" w:rsidP="00935515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sz w:val="20"/>
                <w:szCs w:val="20"/>
              </w:rPr>
              <w:t>Regional</w:t>
            </w:r>
            <w:r w:rsidRPr="005E00CB">
              <w:rPr>
                <w:sz w:val="20"/>
                <w:szCs w:val="20"/>
              </w:rPr>
              <w:t xml:space="preserve"> classification</w:t>
            </w:r>
            <w:r>
              <w:rPr>
                <w:sz w:val="20"/>
                <w:szCs w:val="20"/>
              </w:rPr>
              <w:t xml:space="preserve"> based on </w:t>
            </w:r>
            <w:r w:rsidRPr="00481473">
              <w:rPr>
                <w:sz w:val="20"/>
                <w:szCs w:val="20"/>
              </w:rPr>
              <w:t>landmass</w:t>
            </w:r>
          </w:p>
        </w:tc>
        <w:tc>
          <w:tcPr>
            <w:tcW w:w="1978" w:type="pct"/>
          </w:tcPr>
          <w:p w14:paraId="41356F3C" w14:textId="6A8DB5EB" w:rsidR="009204E3" w:rsidRDefault="00F40B3C" w:rsidP="00935515">
            <w:pPr>
              <w:spacing w:before="0" w:after="0" w:line="240" w:lineRule="auto"/>
              <w:rPr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Author’s judgement</w:t>
            </w:r>
          </w:p>
        </w:tc>
      </w:tr>
      <w:tr w:rsidR="00F40B3C" w:rsidRPr="007B5C49" w14:paraId="6E9F1232" w14:textId="5D802D01" w:rsidTr="004E4E57">
        <w:tc>
          <w:tcPr>
            <w:tcW w:w="1043" w:type="pct"/>
          </w:tcPr>
          <w:p w14:paraId="49F2D81A" w14:textId="0FDC0541" w:rsidR="00F40B3C" w:rsidRPr="00AC3F6C" w:rsidRDefault="00F40B3C" w:rsidP="00935515">
            <w:pPr>
              <w:rPr>
                <w:rFonts w:asciiTheme="majorHAnsi" w:hAnsiTheme="majorHAnsi"/>
                <w:color w:val="000000"/>
                <w:sz w:val="20"/>
                <w:szCs w:val="20"/>
              </w:rPr>
            </w:pPr>
            <w:r w:rsidRPr="007B5C49">
              <w:rPr>
                <w:rFonts w:asciiTheme="majorHAnsi" w:hAnsiTheme="majorHAnsi"/>
                <w:color w:val="000000"/>
                <w:sz w:val="20"/>
                <w:szCs w:val="20"/>
              </w:rPr>
              <w:lastRenderedPageBreak/>
              <w:t>CONTINENT_WB</w:t>
            </w:r>
          </w:p>
        </w:tc>
        <w:tc>
          <w:tcPr>
            <w:tcW w:w="1979" w:type="pct"/>
          </w:tcPr>
          <w:p w14:paraId="04593DA8" w14:textId="06C243E4" w:rsidR="00F40B3C" w:rsidRDefault="00F40B3C" w:rsidP="00935515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  <w:r w:rsidRPr="007B5C49">
              <w:rPr>
                <w:rFonts w:asciiTheme="majorHAnsi" w:hAnsiTheme="majorHAnsi"/>
                <w:sz w:val="20"/>
                <w:szCs w:val="20"/>
              </w:rPr>
              <w:t>World Bank regional classification</w:t>
            </w:r>
          </w:p>
        </w:tc>
        <w:tc>
          <w:tcPr>
            <w:tcW w:w="1978" w:type="pct"/>
            <w:vMerge w:val="restart"/>
          </w:tcPr>
          <w:p w14:paraId="194B741B" w14:textId="0423A18D" w:rsidR="00F40B3C" w:rsidRPr="007B5C49" w:rsidRDefault="00F94D41" w:rsidP="00935515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 w:rsidR="007A6FD5">
              <w:rPr>
                <w:sz w:val="20"/>
                <w:szCs w:val="20"/>
              </w:rPr>
              <w:instrText xml:space="preserve"> ADDIN ZOTERO_ITEM CSL_CITATION {"citationID":"7si4iIyw","properties":{"formattedCitation":"(World Bank, 2018)","plainCitation":"(World Bank, 2018)","dontUpdate":true,"noteIndex":0},"citationItems":[{"id":785,"uris":["http://zotero.org/users/2382405/items/HQMETH3J",["http://zotero.org/users/2382405/items/HQMETH3J"]],"itemData":{"id":785,"type":"book","event-place":"Washington, DC","publisher":"World Bank","publisher-place":"Washington, DC","title":"Atlas of Sustainable Development Goals 2018: World Development Indicators","author":[{"literal":"World Bank"}],"issued":{"date-parts":[["2018"]]}}}],"schema":"https://github.com/citation-style-language/schema/raw/master/csl-citation.json"} 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sz w:val="20"/>
              </w:rPr>
              <w:t>World Bank</w:t>
            </w:r>
            <w:r w:rsidRPr="00575A94">
              <w:rPr>
                <w:sz w:val="20"/>
              </w:rPr>
              <w:t xml:space="preserve"> </w:t>
            </w:r>
            <w:r>
              <w:rPr>
                <w:sz w:val="20"/>
              </w:rPr>
              <w:t>(</w:t>
            </w:r>
            <w:r w:rsidRPr="00575A94">
              <w:rPr>
                <w:sz w:val="20"/>
              </w:rPr>
              <w:t>2018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F40B3C" w:rsidRPr="007B5C49" w14:paraId="5EDE2BE8" w14:textId="48371269" w:rsidTr="004E4E57">
        <w:tc>
          <w:tcPr>
            <w:tcW w:w="1043" w:type="pct"/>
          </w:tcPr>
          <w:p w14:paraId="2B761267" w14:textId="65B33AEC" w:rsidR="00F40B3C" w:rsidRPr="00AC3F6C" w:rsidRDefault="00F40B3C" w:rsidP="00935515">
            <w:pPr>
              <w:rPr>
                <w:rFonts w:asciiTheme="majorHAnsi" w:hAnsiTheme="majorHAnsi"/>
                <w:color w:val="000000"/>
                <w:sz w:val="20"/>
                <w:szCs w:val="20"/>
              </w:rPr>
            </w:pPr>
            <w:proofErr w:type="spellStart"/>
            <w:r w:rsidRPr="007A79E7">
              <w:rPr>
                <w:rFonts w:asciiTheme="majorHAnsi" w:hAnsiTheme="majorHAnsi"/>
                <w:color w:val="000000"/>
                <w:sz w:val="20"/>
                <w:szCs w:val="20"/>
              </w:rPr>
              <w:t>WB_missing</w:t>
            </w:r>
            <w:proofErr w:type="spellEnd"/>
          </w:p>
        </w:tc>
        <w:tc>
          <w:tcPr>
            <w:tcW w:w="1979" w:type="pct"/>
          </w:tcPr>
          <w:p w14:paraId="6BACCA6A" w14:textId="27E8594F" w:rsidR="00F40B3C" w:rsidRDefault="00F40B3C" w:rsidP="00935515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Country missing from World Bank classification</w:t>
            </w:r>
          </w:p>
        </w:tc>
        <w:tc>
          <w:tcPr>
            <w:tcW w:w="1978" w:type="pct"/>
            <w:vMerge/>
          </w:tcPr>
          <w:p w14:paraId="03CA13A0" w14:textId="77777777" w:rsidR="00F40B3C" w:rsidRDefault="00F40B3C" w:rsidP="00935515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</w:p>
        </w:tc>
      </w:tr>
      <w:tr w:rsidR="009204E3" w:rsidRPr="007B5C49" w14:paraId="3912B777" w14:textId="5EA10A10" w:rsidTr="004E4E57">
        <w:tc>
          <w:tcPr>
            <w:tcW w:w="1043" w:type="pct"/>
          </w:tcPr>
          <w:p w14:paraId="3C89100A" w14:textId="17B702EB" w:rsidR="009204E3" w:rsidRPr="00AC3F6C" w:rsidRDefault="009204E3" w:rsidP="00935515">
            <w:pPr>
              <w:rPr>
                <w:rFonts w:asciiTheme="majorHAnsi" w:hAnsiTheme="majorHAnsi"/>
                <w:color w:val="000000"/>
                <w:sz w:val="20"/>
                <w:szCs w:val="20"/>
              </w:rPr>
            </w:pPr>
            <w:r w:rsidRPr="007A79E7">
              <w:rPr>
                <w:rFonts w:asciiTheme="majorHAnsi" w:hAnsiTheme="majorHAnsi"/>
                <w:color w:val="000000"/>
                <w:sz w:val="20"/>
                <w:szCs w:val="20"/>
              </w:rPr>
              <w:t>MADDISON</w:t>
            </w:r>
          </w:p>
        </w:tc>
        <w:tc>
          <w:tcPr>
            <w:tcW w:w="1979" w:type="pct"/>
          </w:tcPr>
          <w:p w14:paraId="71392A25" w14:textId="26129748" w:rsidR="009204E3" w:rsidRDefault="009204E3" w:rsidP="00935515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 xml:space="preserve">Regional classifier for </w:t>
            </w:r>
            <w:r>
              <w:rPr>
                <w:rFonts w:asciiTheme="majorHAnsi" w:hAnsiTheme="majorHAnsi"/>
                <w:sz w:val="20"/>
                <w:szCs w:val="20"/>
              </w:rPr>
              <w:fldChar w:fldCharType="begin"/>
            </w:r>
            <w:r w:rsidR="007A6FD5">
              <w:rPr>
                <w:rFonts w:asciiTheme="majorHAnsi" w:hAnsiTheme="majorHAnsi"/>
                <w:sz w:val="20"/>
                <w:szCs w:val="20"/>
              </w:rPr>
              <w:instrText xml:space="preserve"> ADDIN ZOTERO_ITEM CSL_CITATION {"citationID":"s3zpPJuh","properties":{"formattedCitation":"(Maddison, 2006)","plainCitation":"(Maddison, 2006)","dontUpdate":true,"noteIndex":0},"citationItems":[{"id":856,"uris":["http://zotero.org/users/2382405/items/3LUC9PLN",["http://zotero.org/users/2382405/items/3LUC9PLN"]],"itemData":{"id":856,"type":"book","event-place":"Paris","ISBN":"92-64-02262-7","publisher":"OECD Publishing","publisher-place":"Paris","title":"The World Economy","author":[{"family":"Maddison","given":"Angus"}],"issued":{"date-parts":[["2006"]]}}}],"schema":"https://github.com/citation-style-language/schema/raw/master/csl-citation.json"} </w:instrText>
            </w:r>
            <w:r>
              <w:rPr>
                <w:rFonts w:asciiTheme="majorHAnsi" w:hAnsiTheme="majorHAnsi"/>
                <w:sz w:val="20"/>
                <w:szCs w:val="20"/>
              </w:rPr>
              <w:fldChar w:fldCharType="separate"/>
            </w:r>
            <w:r>
              <w:rPr>
                <w:sz w:val="20"/>
              </w:rPr>
              <w:t>Maddison</w:t>
            </w:r>
            <w:r w:rsidRPr="006171AC">
              <w:rPr>
                <w:sz w:val="20"/>
              </w:rPr>
              <w:t xml:space="preserve"> </w:t>
            </w:r>
            <w:r>
              <w:rPr>
                <w:sz w:val="20"/>
              </w:rPr>
              <w:t>(</w:t>
            </w:r>
            <w:r w:rsidRPr="006171AC">
              <w:rPr>
                <w:sz w:val="20"/>
              </w:rPr>
              <w:t>2006)</w:t>
            </w:r>
            <w:r>
              <w:rPr>
                <w:rFonts w:asciiTheme="majorHAnsi" w:hAnsiTheme="majorHAnsi"/>
                <w:sz w:val="20"/>
                <w:szCs w:val="20"/>
              </w:rPr>
              <w:fldChar w:fldCharType="end"/>
            </w:r>
          </w:p>
        </w:tc>
        <w:tc>
          <w:tcPr>
            <w:tcW w:w="1978" w:type="pct"/>
          </w:tcPr>
          <w:p w14:paraId="630BFF8C" w14:textId="2563BC31" w:rsidR="009204E3" w:rsidRDefault="001D7F9F" w:rsidP="00935515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Author’s judgement based on MADDISON groups</w:t>
            </w:r>
          </w:p>
        </w:tc>
      </w:tr>
      <w:tr w:rsidR="009204E3" w:rsidRPr="007B5C49" w14:paraId="7E52FDD1" w14:textId="2895AEF8" w:rsidTr="004E4E57">
        <w:tc>
          <w:tcPr>
            <w:tcW w:w="1043" w:type="pct"/>
          </w:tcPr>
          <w:p w14:paraId="7D3CD5B1" w14:textId="011DDDA5" w:rsidR="009204E3" w:rsidRPr="00AC3F6C" w:rsidRDefault="009204E3" w:rsidP="00935515">
            <w:pPr>
              <w:rPr>
                <w:rFonts w:asciiTheme="majorHAnsi" w:hAnsiTheme="majorHAnsi"/>
                <w:color w:val="000000"/>
                <w:sz w:val="20"/>
                <w:szCs w:val="20"/>
              </w:rPr>
            </w:pPr>
            <w:r>
              <w:rPr>
                <w:rFonts w:asciiTheme="majorHAnsi" w:hAnsiTheme="majorHAnsi"/>
                <w:color w:val="000000"/>
                <w:sz w:val="20"/>
                <w:szCs w:val="20"/>
              </w:rPr>
              <w:t>INFOODS</w:t>
            </w:r>
          </w:p>
        </w:tc>
        <w:tc>
          <w:tcPr>
            <w:tcW w:w="1979" w:type="pct"/>
          </w:tcPr>
          <w:p w14:paraId="21DEE063" w14:textId="6E6F4670" w:rsidR="009204E3" w:rsidRDefault="00AF3EC9" w:rsidP="00935515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 xml:space="preserve">Regional classifier for INFOODS and </w:t>
            </w:r>
            <w:r w:rsidR="00B57DCD" w:rsidRPr="00B57DCD">
              <w:rPr>
                <w:rFonts w:asciiTheme="majorHAnsi" w:hAnsiTheme="majorHAnsi"/>
                <w:sz w:val="20"/>
                <w:szCs w:val="20"/>
              </w:rPr>
              <w:t>Global Expanded Nutrient Supply (</w:t>
            </w:r>
            <w:proofErr w:type="spellStart"/>
            <w:r w:rsidR="00B57DCD" w:rsidRPr="00B57DCD">
              <w:rPr>
                <w:rFonts w:asciiTheme="majorHAnsi" w:hAnsiTheme="majorHAnsi"/>
                <w:sz w:val="20"/>
                <w:szCs w:val="20"/>
              </w:rPr>
              <w:t>GENuS</w:t>
            </w:r>
            <w:proofErr w:type="spellEnd"/>
            <w:r w:rsidR="00B57DCD" w:rsidRPr="00B57DCD">
              <w:rPr>
                <w:rFonts w:asciiTheme="majorHAnsi" w:hAnsiTheme="majorHAnsi"/>
                <w:sz w:val="20"/>
                <w:szCs w:val="20"/>
              </w:rPr>
              <w:t>)</w:t>
            </w:r>
          </w:p>
        </w:tc>
        <w:tc>
          <w:tcPr>
            <w:tcW w:w="1978" w:type="pct"/>
          </w:tcPr>
          <w:p w14:paraId="11661DD6" w14:textId="026B0B04" w:rsidR="009204E3" w:rsidRDefault="00F40B3C" w:rsidP="00935515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Author’s judgement</w:t>
            </w:r>
            <w:r w:rsidR="002A2F07">
              <w:rPr>
                <w:rFonts w:asciiTheme="majorHAnsi" w:hAnsiTheme="majorHAnsi"/>
                <w:sz w:val="20"/>
                <w:szCs w:val="20"/>
              </w:rPr>
              <w:t xml:space="preserve"> based on INFOODS groups</w:t>
            </w:r>
          </w:p>
        </w:tc>
      </w:tr>
      <w:tr w:rsidR="003C4ED3" w:rsidRPr="007B5C49" w14:paraId="029AC594" w14:textId="29A2993B" w:rsidTr="004E4E57">
        <w:trPr>
          <w:trHeight w:val="288"/>
        </w:trPr>
        <w:tc>
          <w:tcPr>
            <w:tcW w:w="5000" w:type="pct"/>
            <w:gridSpan w:val="3"/>
          </w:tcPr>
          <w:p w14:paraId="5DDD4872" w14:textId="1512A5AB" w:rsidR="003C4ED3" w:rsidRPr="003C4ED3" w:rsidRDefault="00845089" w:rsidP="00935515">
            <w:pPr>
              <w:spacing w:before="0" w:after="0" w:line="240" w:lineRule="auto"/>
              <w:rPr>
                <w:rFonts w:asciiTheme="majorHAnsi" w:hAnsiTheme="majorHAnsi"/>
                <w:i/>
                <w:iCs/>
                <w:sz w:val="20"/>
                <w:szCs w:val="20"/>
              </w:rPr>
            </w:pPr>
            <w:r>
              <w:rPr>
                <w:rFonts w:asciiTheme="majorHAnsi" w:hAnsiTheme="majorHAnsi"/>
                <w:i/>
                <w:iCs/>
                <w:sz w:val="20"/>
                <w:szCs w:val="20"/>
              </w:rPr>
              <w:t>Categorical</w:t>
            </w:r>
            <w:r w:rsidR="003C4ED3" w:rsidRPr="003C4ED3">
              <w:rPr>
                <w:rFonts w:asciiTheme="majorHAnsi" w:hAnsiTheme="majorHAnsi"/>
                <w:i/>
                <w:iCs/>
                <w:sz w:val="20"/>
                <w:szCs w:val="20"/>
              </w:rPr>
              <w:t xml:space="preserve"> geographic, economic and political indicators</w:t>
            </w:r>
          </w:p>
        </w:tc>
      </w:tr>
      <w:tr w:rsidR="00DE4B7A" w:rsidRPr="007B5C49" w14:paraId="1388F9F7" w14:textId="77777777" w:rsidTr="004E4E57">
        <w:tc>
          <w:tcPr>
            <w:tcW w:w="1043" w:type="pct"/>
          </w:tcPr>
          <w:p w14:paraId="29AD6FAA" w14:textId="088D1883" w:rsidR="00DE4B7A" w:rsidRDefault="00022FB6" w:rsidP="00935515">
            <w:pPr>
              <w:rPr>
                <w:rFonts w:asciiTheme="majorHAnsi" w:hAnsiTheme="majorHAnsi"/>
                <w:color w:val="000000"/>
                <w:sz w:val="20"/>
                <w:szCs w:val="20"/>
              </w:rPr>
            </w:pPr>
            <w:r w:rsidRPr="00022FB6">
              <w:rPr>
                <w:rFonts w:asciiTheme="majorHAnsi" w:hAnsiTheme="majorHAnsi"/>
                <w:color w:val="000000"/>
                <w:sz w:val="20"/>
                <w:szCs w:val="20"/>
              </w:rPr>
              <w:t>INCOME_GROUP</w:t>
            </w:r>
          </w:p>
        </w:tc>
        <w:tc>
          <w:tcPr>
            <w:tcW w:w="1979" w:type="pct"/>
          </w:tcPr>
          <w:p w14:paraId="7DA19210" w14:textId="49748766" w:rsidR="00DE4B7A" w:rsidRDefault="00022FB6" w:rsidP="00935515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World Bank income classification</w:t>
            </w:r>
          </w:p>
        </w:tc>
        <w:tc>
          <w:tcPr>
            <w:tcW w:w="1978" w:type="pct"/>
          </w:tcPr>
          <w:p w14:paraId="3A6D70B1" w14:textId="7FDEEF0E" w:rsidR="00DE4B7A" w:rsidRDefault="00022FB6" w:rsidP="00935515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Based on World Bank per capita GDP + additional sources if missing</w:t>
            </w:r>
          </w:p>
        </w:tc>
      </w:tr>
      <w:tr w:rsidR="009204E3" w:rsidRPr="007B5C49" w14:paraId="5747D91E" w14:textId="2F8D2212" w:rsidTr="004E4E57">
        <w:tc>
          <w:tcPr>
            <w:tcW w:w="1043" w:type="pct"/>
          </w:tcPr>
          <w:p w14:paraId="71F713AF" w14:textId="77777777" w:rsidR="009204E3" w:rsidRPr="007B5C49" w:rsidRDefault="009204E3" w:rsidP="00935515">
            <w:pPr>
              <w:rPr>
                <w:rFonts w:asciiTheme="majorHAnsi" w:hAnsiTheme="majorHAnsi"/>
                <w:color w:val="000000"/>
                <w:sz w:val="20"/>
                <w:szCs w:val="20"/>
              </w:rPr>
            </w:pPr>
            <w:r>
              <w:rPr>
                <w:rFonts w:asciiTheme="majorHAnsi" w:hAnsiTheme="majorHAnsi"/>
                <w:color w:val="000000"/>
                <w:sz w:val="20"/>
                <w:szCs w:val="20"/>
              </w:rPr>
              <w:t>EXTINCT</w:t>
            </w:r>
          </w:p>
        </w:tc>
        <w:tc>
          <w:tcPr>
            <w:tcW w:w="1979" w:type="pct"/>
          </w:tcPr>
          <w:p w14:paraId="2EBB01FB" w14:textId="478F5BB9" w:rsidR="009204E3" w:rsidRPr="007B5C49" w:rsidRDefault="009204E3" w:rsidP="00935515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Dummy indicator of countries no longer existing</w:t>
            </w:r>
          </w:p>
        </w:tc>
        <w:tc>
          <w:tcPr>
            <w:tcW w:w="1978" w:type="pct"/>
          </w:tcPr>
          <w:p w14:paraId="5460CE53" w14:textId="23FDF01A" w:rsidR="009204E3" w:rsidRDefault="00910BE9" w:rsidP="00935515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Author’s judgement</w:t>
            </w:r>
          </w:p>
        </w:tc>
      </w:tr>
      <w:tr w:rsidR="009204E3" w:rsidRPr="007B5C49" w14:paraId="1CB05172" w14:textId="7B4FF267" w:rsidTr="004E4E57">
        <w:tc>
          <w:tcPr>
            <w:tcW w:w="1043" w:type="pct"/>
          </w:tcPr>
          <w:p w14:paraId="5E5D5CE3" w14:textId="01704BA9" w:rsidR="009204E3" w:rsidRDefault="009204E3" w:rsidP="00935515">
            <w:pPr>
              <w:rPr>
                <w:rFonts w:asciiTheme="majorHAnsi" w:hAnsiTheme="majorHAnsi"/>
                <w:color w:val="000000"/>
                <w:sz w:val="20"/>
                <w:szCs w:val="20"/>
              </w:rPr>
            </w:pPr>
            <w:r w:rsidRPr="00EC6923">
              <w:rPr>
                <w:rFonts w:asciiTheme="majorHAnsi" w:hAnsiTheme="majorHAnsi"/>
                <w:color w:val="000000"/>
                <w:sz w:val="20"/>
                <w:szCs w:val="20"/>
              </w:rPr>
              <w:t>UNINHABITED</w:t>
            </w:r>
          </w:p>
        </w:tc>
        <w:tc>
          <w:tcPr>
            <w:tcW w:w="1979" w:type="pct"/>
          </w:tcPr>
          <w:p w14:paraId="3EC1679A" w14:textId="205C7384" w:rsidR="009204E3" w:rsidRDefault="009204E3" w:rsidP="00935515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Dummy indicator of uninhabited countries (excluding military or administrative staff)</w:t>
            </w:r>
          </w:p>
        </w:tc>
        <w:tc>
          <w:tcPr>
            <w:tcW w:w="1978" w:type="pct"/>
          </w:tcPr>
          <w:p w14:paraId="45135D71" w14:textId="0668E2A4" w:rsidR="009204E3" w:rsidRDefault="00910BE9" w:rsidP="00935515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Author’s judgement</w:t>
            </w:r>
          </w:p>
        </w:tc>
      </w:tr>
      <w:tr w:rsidR="00845089" w:rsidRPr="007B5C49" w14:paraId="4D1330D5" w14:textId="77777777" w:rsidTr="004E4E57">
        <w:tc>
          <w:tcPr>
            <w:tcW w:w="1043" w:type="pct"/>
          </w:tcPr>
          <w:p w14:paraId="654EC38B" w14:textId="48E9F720" w:rsidR="00845089" w:rsidRPr="00EC6923" w:rsidRDefault="00845089" w:rsidP="00845089">
            <w:pPr>
              <w:rPr>
                <w:rFonts w:asciiTheme="majorHAnsi" w:hAnsiTheme="majorHAnsi"/>
                <w:color w:val="000000"/>
                <w:sz w:val="20"/>
                <w:szCs w:val="20"/>
              </w:rPr>
            </w:pPr>
            <w:r w:rsidRPr="007B5C49">
              <w:rPr>
                <w:rFonts w:asciiTheme="majorHAnsi" w:hAnsiTheme="majorHAnsi"/>
                <w:color w:val="000000"/>
                <w:sz w:val="20"/>
                <w:szCs w:val="20"/>
              </w:rPr>
              <w:t>DEPENDER</w:t>
            </w:r>
          </w:p>
        </w:tc>
        <w:tc>
          <w:tcPr>
            <w:tcW w:w="1979" w:type="pct"/>
          </w:tcPr>
          <w:p w14:paraId="19B0A123" w14:textId="52BA603D" w:rsidR="00845089" w:rsidRDefault="00845089" w:rsidP="00845089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  <w:r w:rsidRPr="007B5C49">
              <w:rPr>
                <w:rFonts w:asciiTheme="majorHAnsi" w:hAnsiTheme="majorHAnsi"/>
                <w:sz w:val="20"/>
                <w:szCs w:val="20"/>
              </w:rPr>
              <w:t>Sovereign state above dependent territories (if relevant)</w:t>
            </w:r>
          </w:p>
        </w:tc>
        <w:tc>
          <w:tcPr>
            <w:tcW w:w="1978" w:type="pct"/>
          </w:tcPr>
          <w:p w14:paraId="282275F0" w14:textId="61533496" w:rsidR="00845089" w:rsidRDefault="00910BE9" w:rsidP="00845089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Author’s judgement</w:t>
            </w:r>
          </w:p>
        </w:tc>
      </w:tr>
      <w:tr w:rsidR="00845089" w:rsidRPr="007B5C49" w14:paraId="4652E191" w14:textId="246001D4" w:rsidTr="004E4E57">
        <w:tc>
          <w:tcPr>
            <w:tcW w:w="1043" w:type="pct"/>
          </w:tcPr>
          <w:p w14:paraId="10A66829" w14:textId="07C79236" w:rsidR="00845089" w:rsidRPr="00EC6923" w:rsidRDefault="00845089" w:rsidP="00845089">
            <w:pPr>
              <w:rPr>
                <w:rFonts w:asciiTheme="majorHAnsi" w:hAnsiTheme="majorHAnsi"/>
                <w:color w:val="000000"/>
                <w:sz w:val="20"/>
                <w:szCs w:val="20"/>
              </w:rPr>
            </w:pPr>
            <w:r w:rsidRPr="00A67BDD">
              <w:rPr>
                <w:rFonts w:asciiTheme="majorHAnsi" w:hAnsiTheme="majorHAnsi"/>
                <w:color w:val="000000"/>
                <w:sz w:val="20"/>
                <w:szCs w:val="20"/>
              </w:rPr>
              <w:t>FAO_UNLISTED</w:t>
            </w:r>
          </w:p>
        </w:tc>
        <w:tc>
          <w:tcPr>
            <w:tcW w:w="1979" w:type="pct"/>
          </w:tcPr>
          <w:p w14:paraId="5AF6BA38" w14:textId="3EE9C272" w:rsidR="00845089" w:rsidRDefault="00696660" w:rsidP="00D95AA5">
            <w:pPr>
              <w:spacing w:before="0" w:after="0" w:line="240" w:lineRule="auto"/>
              <w:jc w:val="both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C</w:t>
            </w:r>
            <w:r w:rsidRPr="00696660">
              <w:rPr>
                <w:rFonts w:asciiTheme="majorHAnsi" w:hAnsiTheme="majorHAnsi"/>
                <w:sz w:val="20"/>
                <w:szCs w:val="20"/>
              </w:rPr>
              <w:t xml:space="preserve">ountries </w:t>
            </w:r>
            <w:r w:rsidR="00910BE9">
              <w:rPr>
                <w:rFonts w:asciiTheme="majorHAnsi" w:hAnsiTheme="majorHAnsi"/>
                <w:sz w:val="20"/>
                <w:szCs w:val="20"/>
              </w:rPr>
              <w:t xml:space="preserve">NOT </w:t>
            </w:r>
            <w:r w:rsidRPr="00696660">
              <w:rPr>
                <w:rFonts w:asciiTheme="majorHAnsi" w:hAnsiTheme="majorHAnsi"/>
                <w:sz w:val="20"/>
                <w:szCs w:val="20"/>
              </w:rPr>
              <w:t>listed on FAOSTAT’s “Crops and livestock products” subportal</w:t>
            </w:r>
          </w:p>
        </w:tc>
        <w:tc>
          <w:tcPr>
            <w:tcW w:w="1978" w:type="pct"/>
          </w:tcPr>
          <w:p w14:paraId="1232FABC" w14:textId="07F96048" w:rsidR="00845089" w:rsidRDefault="00157DD4" w:rsidP="00845089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  <w:hyperlink r:id="rId8" w:anchor="data" w:history="1">
              <w:r>
                <w:rPr>
                  <w:rStyle w:val="Hyperlink"/>
                </w:rPr>
                <w:t>FAOSTAT</w:t>
              </w:r>
            </w:hyperlink>
          </w:p>
        </w:tc>
      </w:tr>
      <w:tr w:rsidR="00845089" w:rsidRPr="007B5C49" w14:paraId="23D6293D" w14:textId="5736CF7A" w:rsidTr="004E4E57">
        <w:tc>
          <w:tcPr>
            <w:tcW w:w="1043" w:type="pct"/>
          </w:tcPr>
          <w:p w14:paraId="04865E13" w14:textId="3B35F72F" w:rsidR="00845089" w:rsidRPr="007A79E7" w:rsidRDefault="00845089" w:rsidP="00845089">
            <w:pPr>
              <w:rPr>
                <w:rFonts w:asciiTheme="majorHAnsi" w:hAnsiTheme="majorHAnsi"/>
                <w:color w:val="000000"/>
                <w:sz w:val="20"/>
                <w:szCs w:val="20"/>
              </w:rPr>
            </w:pPr>
            <w:r w:rsidRPr="007B5C49">
              <w:rPr>
                <w:rFonts w:asciiTheme="majorHAnsi" w:hAnsiTheme="majorHAnsi"/>
                <w:color w:val="000000"/>
                <w:sz w:val="20"/>
                <w:szCs w:val="20"/>
              </w:rPr>
              <w:t>LANDLOCKED</w:t>
            </w:r>
          </w:p>
        </w:tc>
        <w:tc>
          <w:tcPr>
            <w:tcW w:w="1979" w:type="pct"/>
          </w:tcPr>
          <w:p w14:paraId="31D3C26A" w14:textId="205898B9" w:rsidR="00845089" w:rsidRDefault="00845089" w:rsidP="00845089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  <w:r w:rsidRPr="007B5C49">
              <w:rPr>
                <w:rFonts w:asciiTheme="majorHAnsi" w:hAnsiTheme="majorHAnsi"/>
                <w:sz w:val="20"/>
                <w:szCs w:val="20"/>
              </w:rPr>
              <w:t>Indicator of landlockedness</w:t>
            </w:r>
          </w:p>
        </w:tc>
        <w:tc>
          <w:tcPr>
            <w:tcW w:w="1978" w:type="pct"/>
          </w:tcPr>
          <w:p w14:paraId="6CC27261" w14:textId="64320D50" w:rsidR="00845089" w:rsidRPr="007B5C49" w:rsidRDefault="00336DA2" w:rsidP="00845089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  <w:r w:rsidRPr="00721A79">
              <w:rPr>
                <w:sz w:val="20"/>
                <w:szCs w:val="20"/>
              </w:rPr>
              <w:fldChar w:fldCharType="begin"/>
            </w:r>
            <w:r w:rsidR="007A6FD5">
              <w:rPr>
                <w:sz w:val="20"/>
                <w:szCs w:val="20"/>
              </w:rPr>
              <w:instrText xml:space="preserve"> ADDIN ZOTERO_ITEM CSL_CITATION {"citationID":"QwDDxDFF","properties":{"formattedCitation":"(Wikipedia, 2020d)","plainCitation":"(Wikipedia, 2020d)","dontUpdate":true,"noteIndex":0},"citationItems":[{"id":664,"uris":["http://zotero.org/users/2382405/items/38JZHD8M",["http://zotero.org/users/2382405/items/38JZHD8M"]],"itemData":{"id":664,"type":"webpage","title":"Landlocked country","URL":"https://en.wikipedia.org/wiki/Landlocked_country","author":[{"literal":"Wikipedia"}],"issued":{"date-parts":[["2020"]]}}}],"schema":"https://github.com/citation-style-language/schema/raw/master/csl-citation.json"} </w:instrText>
            </w:r>
            <w:r w:rsidRPr="00721A79">
              <w:rPr>
                <w:sz w:val="20"/>
                <w:szCs w:val="20"/>
              </w:rPr>
              <w:fldChar w:fldCharType="separate"/>
            </w:r>
            <w:r w:rsidRPr="00605D60">
              <w:rPr>
                <w:sz w:val="20"/>
              </w:rPr>
              <w:t xml:space="preserve">Wikipedia </w:t>
            </w:r>
            <w:r>
              <w:rPr>
                <w:sz w:val="20"/>
              </w:rPr>
              <w:t>(</w:t>
            </w:r>
            <w:r w:rsidRPr="00605D60">
              <w:rPr>
                <w:sz w:val="20"/>
              </w:rPr>
              <w:t>2020d)</w:t>
            </w:r>
            <w:r w:rsidRPr="00721A79">
              <w:rPr>
                <w:sz w:val="20"/>
                <w:szCs w:val="20"/>
              </w:rPr>
              <w:fldChar w:fldCharType="end"/>
            </w:r>
          </w:p>
        </w:tc>
      </w:tr>
      <w:tr w:rsidR="00845089" w:rsidRPr="007B5C49" w14:paraId="662BE4C5" w14:textId="6B8E1C8D" w:rsidTr="004E4E57">
        <w:tc>
          <w:tcPr>
            <w:tcW w:w="1043" w:type="pct"/>
          </w:tcPr>
          <w:p w14:paraId="1A01FFDB" w14:textId="01E7B219" w:rsidR="00845089" w:rsidRPr="007A79E7" w:rsidRDefault="00845089" w:rsidP="00845089">
            <w:pPr>
              <w:rPr>
                <w:rFonts w:asciiTheme="majorHAnsi" w:hAnsiTheme="majorHAnsi"/>
                <w:color w:val="000000"/>
                <w:sz w:val="20"/>
                <w:szCs w:val="20"/>
              </w:rPr>
            </w:pPr>
            <w:r w:rsidRPr="007B5C49">
              <w:rPr>
                <w:rFonts w:asciiTheme="majorHAnsi" w:hAnsiTheme="majorHAnsi"/>
                <w:color w:val="000000"/>
                <w:sz w:val="20"/>
                <w:szCs w:val="20"/>
              </w:rPr>
              <w:t>SEALOCKED</w:t>
            </w:r>
          </w:p>
        </w:tc>
        <w:tc>
          <w:tcPr>
            <w:tcW w:w="1979" w:type="pct"/>
          </w:tcPr>
          <w:p w14:paraId="59C142C8" w14:textId="179F260F" w:rsidR="00845089" w:rsidRDefault="00845089" w:rsidP="00845089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  <w:r w:rsidRPr="007B5C49">
              <w:rPr>
                <w:rFonts w:asciiTheme="majorHAnsi" w:hAnsiTheme="majorHAnsi"/>
                <w:sz w:val="20"/>
                <w:szCs w:val="20"/>
              </w:rPr>
              <w:t>Indicator of sealockedness</w:t>
            </w:r>
            <w:r w:rsidR="00B849C0">
              <w:rPr>
                <w:rFonts w:asciiTheme="majorHAnsi" w:hAnsiTheme="majorHAnsi"/>
                <w:sz w:val="20"/>
                <w:szCs w:val="20"/>
              </w:rPr>
              <w:t xml:space="preserve"> (islands)</w:t>
            </w:r>
          </w:p>
        </w:tc>
        <w:tc>
          <w:tcPr>
            <w:tcW w:w="1978" w:type="pct"/>
          </w:tcPr>
          <w:p w14:paraId="45EA4DF3" w14:textId="60478A89" w:rsidR="00845089" w:rsidRPr="007B5C49" w:rsidRDefault="00336DA2" w:rsidP="00845089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  <w:r w:rsidRPr="00714BCF">
              <w:rPr>
                <w:sz w:val="20"/>
                <w:szCs w:val="20"/>
              </w:rPr>
              <w:fldChar w:fldCharType="begin"/>
            </w:r>
            <w:r w:rsidR="007A6FD5">
              <w:rPr>
                <w:sz w:val="20"/>
                <w:szCs w:val="20"/>
              </w:rPr>
              <w:instrText xml:space="preserve"> ADDIN ZOTERO_ITEM CSL_CITATION {"citationID":"RXbxQOaG","properties":{"formattedCitation":"(Wikipedia, 2020c)","plainCitation":"(Wikipedia, 2020c)","dontUpdate":true,"noteIndex":0},"citationItems":[{"id":663,"uris":["http://zotero.org/users/2382405/items/SIDA49KP",["http://zotero.org/users/2382405/items/SIDA49KP"]],"itemData":{"id":663,"type":"webpage","title":"List of island countries","URL":"https://en.wikipedia.org/wiki/List_of_island_countries","author":[{"literal":"Wikipedia"}],"issued":{"date-parts":[["2020"]]}}}],"schema":"https://github.com/citation-style-language/schema/raw/master/csl-citation.json"} </w:instrText>
            </w:r>
            <w:r w:rsidRPr="00714BCF">
              <w:rPr>
                <w:sz w:val="20"/>
                <w:szCs w:val="20"/>
              </w:rPr>
              <w:fldChar w:fldCharType="separate"/>
            </w:r>
            <w:r>
              <w:rPr>
                <w:sz w:val="20"/>
              </w:rPr>
              <w:t>Wikipedia</w:t>
            </w:r>
            <w:r w:rsidRPr="00605D60">
              <w:rPr>
                <w:sz w:val="20"/>
              </w:rPr>
              <w:t xml:space="preserve"> </w:t>
            </w:r>
            <w:r>
              <w:rPr>
                <w:sz w:val="20"/>
              </w:rPr>
              <w:t>(</w:t>
            </w:r>
            <w:r w:rsidRPr="00605D60">
              <w:rPr>
                <w:sz w:val="20"/>
              </w:rPr>
              <w:t>2020c)</w:t>
            </w:r>
            <w:r w:rsidRPr="00714BCF">
              <w:rPr>
                <w:sz w:val="20"/>
                <w:szCs w:val="20"/>
              </w:rPr>
              <w:fldChar w:fldCharType="end"/>
            </w:r>
          </w:p>
        </w:tc>
      </w:tr>
      <w:tr w:rsidR="00845089" w:rsidRPr="007B5C49" w14:paraId="11705D95" w14:textId="20B7EBEF" w:rsidTr="004E4E57">
        <w:tc>
          <w:tcPr>
            <w:tcW w:w="1043" w:type="pct"/>
          </w:tcPr>
          <w:p w14:paraId="7A61330E" w14:textId="3E1717B5" w:rsidR="00845089" w:rsidRPr="007B5C49" w:rsidRDefault="00845089" w:rsidP="00845089">
            <w:pPr>
              <w:rPr>
                <w:rFonts w:asciiTheme="majorHAnsi" w:hAnsiTheme="majorHAnsi"/>
                <w:color w:val="000000"/>
                <w:sz w:val="20"/>
                <w:szCs w:val="20"/>
              </w:rPr>
            </w:pPr>
            <w:r>
              <w:rPr>
                <w:rFonts w:asciiTheme="majorHAnsi" w:hAnsiTheme="majorHAnsi"/>
                <w:color w:val="000000"/>
                <w:sz w:val="20"/>
                <w:szCs w:val="20"/>
              </w:rPr>
              <w:t>SOUTH</w:t>
            </w:r>
          </w:p>
        </w:tc>
        <w:tc>
          <w:tcPr>
            <w:tcW w:w="1979" w:type="pct"/>
          </w:tcPr>
          <w:p w14:paraId="16F55652" w14:textId="4F83BFE0" w:rsidR="00845089" w:rsidRPr="007B5C49" w:rsidRDefault="00845089" w:rsidP="00845089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Southern hemisphere indicator</w:t>
            </w:r>
          </w:p>
          <w:p w14:paraId="7DF09425" w14:textId="45B6C264" w:rsidR="00845089" w:rsidRPr="007B5C49" w:rsidRDefault="00845089" w:rsidP="00845089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</w:p>
        </w:tc>
        <w:tc>
          <w:tcPr>
            <w:tcW w:w="1978" w:type="pct"/>
          </w:tcPr>
          <w:p w14:paraId="4AE2E3AD" w14:textId="3E843246" w:rsidR="00845089" w:rsidRDefault="005176D8" w:rsidP="00845089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Author’s judgement</w:t>
            </w:r>
          </w:p>
        </w:tc>
      </w:tr>
      <w:tr w:rsidR="00845089" w:rsidRPr="007B5C49" w14:paraId="7FCA3D9C" w14:textId="77777777" w:rsidTr="004E4E57">
        <w:tc>
          <w:tcPr>
            <w:tcW w:w="1043" w:type="pct"/>
          </w:tcPr>
          <w:p w14:paraId="3A444613" w14:textId="117287A7" w:rsidR="00845089" w:rsidRDefault="00845089" w:rsidP="00845089">
            <w:pPr>
              <w:rPr>
                <w:rFonts w:asciiTheme="majorHAnsi" w:hAnsiTheme="majorHAnsi"/>
                <w:color w:val="000000"/>
                <w:sz w:val="20"/>
                <w:szCs w:val="20"/>
              </w:rPr>
            </w:pPr>
            <w:r w:rsidRPr="00A67BDD">
              <w:rPr>
                <w:rFonts w:asciiTheme="majorHAnsi" w:hAnsiTheme="majorHAnsi"/>
                <w:color w:val="000000"/>
                <w:sz w:val="20"/>
                <w:szCs w:val="20"/>
              </w:rPr>
              <w:t>TROPICS</w:t>
            </w:r>
          </w:p>
        </w:tc>
        <w:tc>
          <w:tcPr>
            <w:tcW w:w="1979" w:type="pct"/>
          </w:tcPr>
          <w:p w14:paraId="68411773" w14:textId="0C64D795" w:rsidR="00845089" w:rsidRDefault="00321C03" w:rsidP="00845089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Tropical region indicator</w:t>
            </w:r>
          </w:p>
        </w:tc>
        <w:tc>
          <w:tcPr>
            <w:tcW w:w="1978" w:type="pct"/>
          </w:tcPr>
          <w:p w14:paraId="242D7ABC" w14:textId="4B2D7CB8" w:rsidR="00845089" w:rsidRDefault="00321C03" w:rsidP="00845089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Author’s judgement</w:t>
            </w:r>
          </w:p>
        </w:tc>
      </w:tr>
      <w:tr w:rsidR="00845089" w:rsidRPr="007B5C49" w14:paraId="4239CB0A" w14:textId="77777777" w:rsidTr="004E4E57">
        <w:tc>
          <w:tcPr>
            <w:tcW w:w="5000" w:type="pct"/>
            <w:gridSpan w:val="3"/>
          </w:tcPr>
          <w:p w14:paraId="09775663" w14:textId="2896D6AD" w:rsidR="00845089" w:rsidRPr="00430F44" w:rsidRDefault="00845089" w:rsidP="00845089">
            <w:pPr>
              <w:spacing w:before="0" w:after="0" w:line="240" w:lineRule="auto"/>
              <w:rPr>
                <w:rFonts w:asciiTheme="majorHAnsi" w:hAnsiTheme="majorHAnsi"/>
                <w:i/>
                <w:iCs/>
                <w:sz w:val="20"/>
                <w:szCs w:val="20"/>
              </w:rPr>
            </w:pPr>
            <w:r w:rsidRPr="00430F44">
              <w:rPr>
                <w:rFonts w:asciiTheme="majorHAnsi" w:hAnsiTheme="majorHAnsi"/>
                <w:i/>
                <w:iCs/>
                <w:sz w:val="20"/>
                <w:szCs w:val="20"/>
              </w:rPr>
              <w:t>Mapping</w:t>
            </w:r>
          </w:p>
        </w:tc>
      </w:tr>
      <w:tr w:rsidR="003428ED" w:rsidRPr="007B5C49" w14:paraId="204F616E" w14:textId="13246545" w:rsidTr="004E4E57">
        <w:tc>
          <w:tcPr>
            <w:tcW w:w="1043" w:type="pct"/>
          </w:tcPr>
          <w:p w14:paraId="1EC2E6A3" w14:textId="67DD176E" w:rsidR="003428ED" w:rsidRPr="007B5C49" w:rsidRDefault="003428ED" w:rsidP="003428ED">
            <w:pPr>
              <w:rPr>
                <w:rFonts w:asciiTheme="majorHAnsi" w:hAnsiTheme="majorHAnsi"/>
                <w:color w:val="000000"/>
                <w:sz w:val="20"/>
                <w:szCs w:val="20"/>
              </w:rPr>
            </w:pPr>
            <w:proofErr w:type="spellStart"/>
            <w:r w:rsidRPr="007B5C49">
              <w:rPr>
                <w:rFonts w:asciiTheme="majorHAnsi" w:hAnsiTheme="majorHAnsi"/>
                <w:color w:val="000000"/>
                <w:sz w:val="20"/>
                <w:szCs w:val="20"/>
              </w:rPr>
              <w:t>EU_map</w:t>
            </w:r>
            <w:proofErr w:type="spellEnd"/>
          </w:p>
        </w:tc>
        <w:tc>
          <w:tcPr>
            <w:tcW w:w="1979" w:type="pct"/>
          </w:tcPr>
          <w:p w14:paraId="3616B5F6" w14:textId="27D8CF99" w:rsidR="003428ED" w:rsidRPr="007B5C49" w:rsidRDefault="003428ED" w:rsidP="003428ED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  <w:r w:rsidRPr="007B5C49">
              <w:rPr>
                <w:rFonts w:asciiTheme="majorHAnsi" w:hAnsiTheme="majorHAnsi"/>
                <w:sz w:val="20"/>
                <w:szCs w:val="20"/>
              </w:rPr>
              <w:t>Indicator of European and near-European countries that can be used for mapping purposes (that is, North Africa, the Middle East and Central Asia)</w:t>
            </w:r>
          </w:p>
        </w:tc>
        <w:tc>
          <w:tcPr>
            <w:tcW w:w="1978" w:type="pct"/>
            <w:vMerge w:val="restart"/>
          </w:tcPr>
          <w:p w14:paraId="764DD025" w14:textId="3628FF7F" w:rsidR="003428ED" w:rsidRPr="007B5C49" w:rsidRDefault="003428ED" w:rsidP="003428ED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Internal</w:t>
            </w:r>
          </w:p>
        </w:tc>
      </w:tr>
      <w:tr w:rsidR="003428ED" w:rsidRPr="007B5C49" w14:paraId="32B3BEFF" w14:textId="02C484F3" w:rsidTr="004E4E57">
        <w:tc>
          <w:tcPr>
            <w:tcW w:w="1043" w:type="pct"/>
          </w:tcPr>
          <w:p w14:paraId="2059823E" w14:textId="30C021D1" w:rsidR="003428ED" w:rsidRPr="007B5C49" w:rsidRDefault="003428ED" w:rsidP="003428ED">
            <w:pPr>
              <w:rPr>
                <w:rFonts w:asciiTheme="majorHAnsi" w:hAnsiTheme="majorHAnsi"/>
                <w:color w:val="000000"/>
                <w:sz w:val="20"/>
                <w:szCs w:val="20"/>
              </w:rPr>
            </w:pPr>
            <w:proofErr w:type="spellStart"/>
            <w:r w:rsidRPr="007A79E7">
              <w:rPr>
                <w:rFonts w:asciiTheme="majorHAnsi" w:hAnsiTheme="majorHAnsi"/>
                <w:color w:val="000000"/>
                <w:sz w:val="20"/>
                <w:szCs w:val="20"/>
              </w:rPr>
              <w:t>AFR_map</w:t>
            </w:r>
            <w:proofErr w:type="spellEnd"/>
          </w:p>
        </w:tc>
        <w:tc>
          <w:tcPr>
            <w:tcW w:w="1979" w:type="pct"/>
          </w:tcPr>
          <w:p w14:paraId="24E650BA" w14:textId="55DE2E29" w:rsidR="003428ED" w:rsidRPr="007B5C49" w:rsidRDefault="003428ED" w:rsidP="003428ED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  <w:r w:rsidRPr="007B5C49">
              <w:rPr>
                <w:rFonts w:asciiTheme="majorHAnsi" w:hAnsiTheme="majorHAnsi"/>
                <w:sz w:val="20"/>
                <w:szCs w:val="20"/>
              </w:rPr>
              <w:t xml:space="preserve">Indicator of </w:t>
            </w:r>
            <w:r>
              <w:rPr>
                <w:rFonts w:asciiTheme="majorHAnsi" w:hAnsiTheme="majorHAnsi"/>
                <w:sz w:val="20"/>
                <w:szCs w:val="20"/>
              </w:rPr>
              <w:t>African</w:t>
            </w:r>
            <w:r w:rsidRPr="007B5C49">
              <w:rPr>
                <w:rFonts w:asciiTheme="majorHAnsi" w:hAnsiTheme="majorHAnsi"/>
                <w:sz w:val="20"/>
                <w:szCs w:val="20"/>
              </w:rPr>
              <w:t xml:space="preserve"> and near-</w:t>
            </w:r>
            <w:r>
              <w:rPr>
                <w:rFonts w:asciiTheme="majorHAnsi" w:hAnsiTheme="majorHAnsi"/>
                <w:sz w:val="20"/>
                <w:szCs w:val="20"/>
              </w:rPr>
              <w:t xml:space="preserve"> African</w:t>
            </w:r>
            <w:r w:rsidRPr="007B5C49">
              <w:rPr>
                <w:rFonts w:asciiTheme="majorHAnsi" w:hAnsiTheme="majorHAnsi"/>
                <w:sz w:val="20"/>
                <w:szCs w:val="20"/>
              </w:rPr>
              <w:t xml:space="preserve"> countries that can be used for mapping purposes (that is, </w:t>
            </w:r>
            <w:r>
              <w:rPr>
                <w:rFonts w:asciiTheme="majorHAnsi" w:hAnsiTheme="majorHAnsi"/>
                <w:sz w:val="20"/>
                <w:szCs w:val="20"/>
              </w:rPr>
              <w:t>South-Europe</w:t>
            </w:r>
            <w:r w:rsidRPr="007B5C49">
              <w:rPr>
                <w:rFonts w:asciiTheme="majorHAnsi" w:hAnsiTheme="majorHAnsi"/>
                <w:sz w:val="20"/>
                <w:szCs w:val="20"/>
              </w:rPr>
              <w:t>, the Middle East and Central Asia)</w:t>
            </w:r>
          </w:p>
        </w:tc>
        <w:tc>
          <w:tcPr>
            <w:tcW w:w="1978" w:type="pct"/>
            <w:vMerge/>
          </w:tcPr>
          <w:p w14:paraId="482D1C8B" w14:textId="0E48C11B" w:rsidR="003428ED" w:rsidRPr="007B5C49" w:rsidRDefault="003428ED" w:rsidP="003428ED">
            <w:pPr>
              <w:spacing w:before="0" w:after="0" w:line="240" w:lineRule="auto"/>
              <w:rPr>
                <w:rFonts w:asciiTheme="majorHAnsi" w:hAnsiTheme="majorHAnsi"/>
                <w:sz w:val="20"/>
                <w:szCs w:val="20"/>
              </w:rPr>
            </w:pPr>
          </w:p>
        </w:tc>
      </w:tr>
      <w:tr w:rsidR="003428ED" w:rsidRPr="007B5C49" w14:paraId="6C25A677" w14:textId="015FF1DF" w:rsidTr="004E4E57">
        <w:tc>
          <w:tcPr>
            <w:tcW w:w="1043" w:type="pct"/>
          </w:tcPr>
          <w:p w14:paraId="34B304CB" w14:textId="60BD91EA" w:rsidR="003428ED" w:rsidRPr="007B5C49" w:rsidRDefault="003428ED" w:rsidP="003428ED">
            <w:pPr>
              <w:rPr>
                <w:rFonts w:asciiTheme="majorHAnsi" w:hAnsiTheme="majorHAnsi"/>
                <w:color w:val="000000"/>
                <w:sz w:val="20"/>
                <w:szCs w:val="20"/>
              </w:rPr>
            </w:pPr>
            <w:proofErr w:type="spellStart"/>
            <w:r w:rsidRPr="006B3E00">
              <w:rPr>
                <w:rFonts w:asciiTheme="majorHAnsi" w:hAnsiTheme="majorHAnsi"/>
                <w:color w:val="000000"/>
                <w:sz w:val="20"/>
                <w:szCs w:val="20"/>
              </w:rPr>
              <w:t>EU_extended</w:t>
            </w:r>
            <w:proofErr w:type="spellEnd"/>
          </w:p>
        </w:tc>
        <w:tc>
          <w:tcPr>
            <w:tcW w:w="1979" w:type="pct"/>
          </w:tcPr>
          <w:p w14:paraId="52CBB683" w14:textId="6393A82E" w:rsidR="003428ED" w:rsidRPr="007B5C49" w:rsidRDefault="003428ED" w:rsidP="003428ED">
            <w:pPr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 xml:space="preserve">Extended </w:t>
            </w:r>
            <w:r w:rsidRPr="006A2E02">
              <w:rPr>
                <w:rFonts w:asciiTheme="majorHAnsi" w:hAnsiTheme="majorHAnsi"/>
                <w:sz w:val="20"/>
                <w:szCs w:val="20"/>
              </w:rPr>
              <w:t>Europe</w:t>
            </w:r>
            <w:r>
              <w:rPr>
                <w:rFonts w:asciiTheme="majorHAnsi" w:hAnsiTheme="majorHAnsi"/>
                <w:sz w:val="20"/>
                <w:szCs w:val="20"/>
              </w:rPr>
              <w:t xml:space="preserve"> indicator, including Russia and Turkey.</w:t>
            </w:r>
          </w:p>
        </w:tc>
        <w:tc>
          <w:tcPr>
            <w:tcW w:w="1978" w:type="pct"/>
            <w:vMerge/>
          </w:tcPr>
          <w:p w14:paraId="58CE95D5" w14:textId="1824DBFD" w:rsidR="003428ED" w:rsidRDefault="003428ED" w:rsidP="003428ED">
            <w:pPr>
              <w:rPr>
                <w:rFonts w:asciiTheme="majorHAnsi" w:hAnsiTheme="majorHAnsi"/>
                <w:sz w:val="20"/>
                <w:szCs w:val="20"/>
              </w:rPr>
            </w:pPr>
          </w:p>
        </w:tc>
      </w:tr>
      <w:tr w:rsidR="00845089" w:rsidRPr="007B5C49" w14:paraId="0CFE7799" w14:textId="77777777" w:rsidTr="004E4E57">
        <w:tc>
          <w:tcPr>
            <w:tcW w:w="5000" w:type="pct"/>
            <w:gridSpan w:val="3"/>
          </w:tcPr>
          <w:p w14:paraId="58108656" w14:textId="56A0ACF9" w:rsidR="00845089" w:rsidRPr="003428ED" w:rsidRDefault="003428ED" w:rsidP="00845089">
            <w:pPr>
              <w:rPr>
                <w:rFonts w:asciiTheme="majorHAnsi" w:hAnsiTheme="majorHAnsi"/>
                <w:i/>
                <w:iCs/>
                <w:sz w:val="20"/>
                <w:szCs w:val="20"/>
              </w:rPr>
            </w:pPr>
            <w:r w:rsidRPr="003428ED">
              <w:rPr>
                <w:rFonts w:asciiTheme="majorHAnsi" w:hAnsiTheme="majorHAnsi"/>
                <w:i/>
                <w:iCs/>
                <w:sz w:val="20"/>
                <w:szCs w:val="20"/>
              </w:rPr>
              <w:t>Other</w:t>
            </w:r>
          </w:p>
        </w:tc>
      </w:tr>
      <w:tr w:rsidR="00845089" w:rsidRPr="007B5C49" w14:paraId="2E4FAE1B" w14:textId="04C87EA9" w:rsidTr="004E4E57">
        <w:tc>
          <w:tcPr>
            <w:tcW w:w="1043" w:type="pct"/>
            <w:tcBorders>
              <w:bottom w:val="single" w:sz="4" w:space="0" w:color="auto"/>
            </w:tcBorders>
          </w:tcPr>
          <w:p w14:paraId="7B700C20" w14:textId="3C60B078" w:rsidR="00845089" w:rsidRPr="007B5C49" w:rsidRDefault="003428ED" w:rsidP="00845089">
            <w:pPr>
              <w:rPr>
                <w:rFonts w:asciiTheme="majorHAnsi" w:hAnsiTheme="majorHAnsi"/>
                <w:color w:val="000000"/>
                <w:sz w:val="20"/>
                <w:szCs w:val="20"/>
              </w:rPr>
            </w:pPr>
            <w:r>
              <w:rPr>
                <w:rFonts w:asciiTheme="majorHAnsi" w:hAnsiTheme="majorHAnsi"/>
                <w:color w:val="000000"/>
                <w:sz w:val="20"/>
                <w:szCs w:val="20"/>
              </w:rPr>
              <w:t>NOTE</w:t>
            </w:r>
          </w:p>
        </w:tc>
        <w:tc>
          <w:tcPr>
            <w:tcW w:w="1979" w:type="pct"/>
            <w:tcBorders>
              <w:bottom w:val="single" w:sz="4" w:space="0" w:color="auto"/>
            </w:tcBorders>
          </w:tcPr>
          <w:p w14:paraId="148E3338" w14:textId="124DE9A2" w:rsidR="00845089" w:rsidRPr="007B5C49" w:rsidRDefault="003428ED" w:rsidP="00845089">
            <w:pPr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Additional comments</w:t>
            </w:r>
          </w:p>
        </w:tc>
        <w:tc>
          <w:tcPr>
            <w:tcW w:w="1978" w:type="pct"/>
            <w:tcBorders>
              <w:bottom w:val="single" w:sz="4" w:space="0" w:color="auto"/>
            </w:tcBorders>
          </w:tcPr>
          <w:p w14:paraId="1AAFC262" w14:textId="22EA53EA" w:rsidR="00845089" w:rsidRPr="007B5C49" w:rsidRDefault="003428ED" w:rsidP="00845089">
            <w:pPr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Internal</w:t>
            </w:r>
          </w:p>
        </w:tc>
      </w:tr>
    </w:tbl>
    <w:p w14:paraId="5517CBCF" w14:textId="77777777" w:rsidR="00B876B0" w:rsidRDefault="00BD1A1F" w:rsidP="006F7BC9">
      <w:pPr>
        <w:pStyle w:val="Kop1"/>
      </w:pPr>
      <w:r>
        <w:t>Country identifiers</w:t>
      </w:r>
    </w:p>
    <w:p w14:paraId="5215FDC5" w14:textId="21724886" w:rsidR="00E15AE4" w:rsidRDefault="00B876B0" w:rsidP="001A4294">
      <w:pPr>
        <w:pStyle w:val="Geenafstand"/>
        <w:ind w:firstLine="0"/>
      </w:pPr>
      <w:r>
        <w:t>Kosovo (XKX) and Palestine (PSE)</w:t>
      </w:r>
      <w:r w:rsidRPr="007E2461">
        <w:rPr>
          <w:rStyle w:val="Voetnootmarkering"/>
        </w:rPr>
        <w:footnoteReference w:id="3"/>
      </w:r>
      <w:r>
        <w:t xml:space="preserve"> are included despite not having an official ISO3 code. The Channel islands </w:t>
      </w:r>
      <w:r w:rsidRPr="0048418A">
        <w:t>Jersey</w:t>
      </w:r>
      <w:r>
        <w:t xml:space="preserve"> (JEY) and </w:t>
      </w:r>
      <w:r w:rsidRPr="00C05C3F">
        <w:t>Guernsey</w:t>
      </w:r>
      <w:r>
        <w:t xml:space="preserve"> (GGY) are included separately but not as a whole</w:t>
      </w:r>
      <w:r w:rsidRPr="007E2461">
        <w:rPr>
          <w:rStyle w:val="Voetnootmarkering"/>
        </w:rPr>
        <w:footnoteReference w:id="4"/>
      </w:r>
      <w:r>
        <w:t xml:space="preserve">. </w:t>
      </w:r>
      <w:r w:rsidR="00A33A2A">
        <w:t xml:space="preserve"> Tiny islands like </w:t>
      </w:r>
      <w:r w:rsidR="00A33A2A" w:rsidRPr="00A33A2A">
        <w:t xml:space="preserve">Clipperton Island (XCL), </w:t>
      </w:r>
      <w:r w:rsidR="004D3351">
        <w:t xml:space="preserve">the </w:t>
      </w:r>
      <w:r w:rsidR="00A33A2A" w:rsidRPr="00A33A2A">
        <w:t>Paracel Islands (PIS</w:t>
      </w:r>
      <w:r w:rsidR="00D1616D">
        <w:t>/XPI</w:t>
      </w:r>
      <w:r w:rsidR="00A33A2A" w:rsidRPr="00A33A2A">
        <w:t>)</w:t>
      </w:r>
      <w:r w:rsidR="00A33A2A">
        <w:t xml:space="preserve"> and</w:t>
      </w:r>
      <w:r w:rsidR="004D3351">
        <w:t xml:space="preserve"> the</w:t>
      </w:r>
      <w:r w:rsidR="00A33A2A" w:rsidRPr="00A33A2A">
        <w:t xml:space="preserve"> Spratly </w:t>
      </w:r>
      <w:r w:rsidR="0012710D">
        <w:t>I</w:t>
      </w:r>
      <w:r w:rsidR="00A33A2A" w:rsidRPr="00A33A2A">
        <w:t>slands (</w:t>
      </w:r>
      <w:r w:rsidR="00DD6C21">
        <w:t>X</w:t>
      </w:r>
      <w:r w:rsidR="00A33A2A" w:rsidRPr="00A33A2A">
        <w:t>SP)</w:t>
      </w:r>
      <w:r w:rsidR="00A33A2A">
        <w:t xml:space="preserve"> are not considered.</w:t>
      </w:r>
      <w:r w:rsidR="00346463">
        <w:t xml:space="preserve"> </w:t>
      </w:r>
      <w:proofErr w:type="spellStart"/>
      <w:r w:rsidR="0054573E" w:rsidRPr="0054573E">
        <w:t>Akrotiri</w:t>
      </w:r>
      <w:proofErr w:type="spellEnd"/>
      <w:r w:rsidR="0054573E" w:rsidRPr="0054573E">
        <w:t xml:space="preserve"> and Dhekelia (XAD)</w:t>
      </w:r>
      <w:r w:rsidR="00D15535">
        <w:t xml:space="preserve"> and </w:t>
      </w:r>
      <w:r w:rsidR="0054573E" w:rsidRPr="0054573E">
        <w:t>Northern Cyprus (XNC</w:t>
      </w:r>
      <w:r w:rsidR="00D15535">
        <w:t>/ZNC</w:t>
      </w:r>
      <w:r w:rsidR="0054573E" w:rsidRPr="0054573E">
        <w:t>)</w:t>
      </w:r>
      <w:r w:rsidR="00D15535">
        <w:t xml:space="preserve"> are considered part of </w:t>
      </w:r>
      <w:r w:rsidR="00D15535" w:rsidRPr="0054573E">
        <w:t>Cyprus (CYP)</w:t>
      </w:r>
      <w:r w:rsidR="00D15535">
        <w:t>.</w:t>
      </w:r>
    </w:p>
    <w:p w14:paraId="5C0EF140" w14:textId="77777777" w:rsidR="001A4294" w:rsidRDefault="001A4294" w:rsidP="004D3351">
      <w:pPr>
        <w:pStyle w:val="Geenafstand"/>
      </w:pPr>
      <w:r>
        <w:t xml:space="preserve">Some countries changed their ISO3 codes over time: Romania's switch from </w:t>
      </w:r>
      <w:r w:rsidRPr="00C05C3F">
        <w:t>ROM to ROU</w:t>
      </w:r>
      <w:r>
        <w:t>, Burma (BUR) being renamed to Myanmar (MMR), East Timor (</w:t>
      </w:r>
      <w:r w:rsidRPr="00D16FC5">
        <w:t>TMP)</w:t>
      </w:r>
      <w:r>
        <w:t xml:space="preserve"> being renamed to Timor-Leste (</w:t>
      </w:r>
      <w:r w:rsidRPr="00D16FC5">
        <w:t>TLS)</w:t>
      </w:r>
      <w:r>
        <w:t xml:space="preserve"> and the </w:t>
      </w:r>
      <w:r w:rsidRPr="0048418A">
        <w:t xml:space="preserve">Byelorussian </w:t>
      </w:r>
      <w:r w:rsidRPr="00A4353D">
        <w:t xml:space="preserve">Socialist Soviet Republic </w:t>
      </w:r>
      <w:r w:rsidRPr="0048418A">
        <w:t xml:space="preserve">(BYS) </w:t>
      </w:r>
      <w:r>
        <w:t xml:space="preserve">being renamed </w:t>
      </w:r>
      <w:r w:rsidRPr="0048418A">
        <w:t>to Belarus (BLR)</w:t>
      </w:r>
      <w:r>
        <w:t xml:space="preserve">. </w:t>
      </w:r>
    </w:p>
    <w:p w14:paraId="3E8C7412" w14:textId="0B2875DD" w:rsidR="00472923" w:rsidRDefault="00B876B0" w:rsidP="00361E11">
      <w:pPr>
        <w:pStyle w:val="Geenafstand"/>
      </w:pPr>
      <w:r>
        <w:t xml:space="preserve">Lastly, some codes differ between sources. The </w:t>
      </w:r>
      <w:r w:rsidRPr="00C05C3F">
        <w:t>World Bank</w:t>
      </w:r>
      <w:r>
        <w:t xml:space="preserve"> uses the code MON for Montenegro (MNE)</w:t>
      </w:r>
      <w:r w:rsidR="00F33BD8">
        <w:t xml:space="preserve">, </w:t>
      </w:r>
      <w:r w:rsidRPr="00D16FC5">
        <w:t>WSH</w:t>
      </w:r>
      <w:r>
        <w:t xml:space="preserve"> for the Western Sahara (ESH)</w:t>
      </w:r>
      <w:r w:rsidR="00F33BD8">
        <w:t xml:space="preserve"> and sometimes ADO for Andorra (AND)</w:t>
      </w:r>
      <w:r>
        <w:t xml:space="preserve">. The European </w:t>
      </w:r>
      <w:r>
        <w:lastRenderedPageBreak/>
        <w:t>Union use</w:t>
      </w:r>
      <w:r w:rsidR="00141168">
        <w:t>s</w:t>
      </w:r>
      <w:r>
        <w:t xml:space="preserve"> the ISO2 code EL for Greece (GRC, GR) and the ISO2 code UK for </w:t>
      </w:r>
      <w:r w:rsidR="00EF7676">
        <w:t xml:space="preserve">the </w:t>
      </w:r>
      <w:r w:rsidRPr="00877835">
        <w:t>United Kingdom</w:t>
      </w:r>
      <w:r>
        <w:t xml:space="preserve"> (GBR, GB). The </w:t>
      </w:r>
      <w:r w:rsidRPr="004217BD">
        <w:t>Seychelles</w:t>
      </w:r>
      <w:r>
        <w:t xml:space="preserve"> (SYC) share the same </w:t>
      </w:r>
      <w:r w:rsidRPr="00D16FC5">
        <w:t>ISO2 code</w:t>
      </w:r>
      <w:r>
        <w:t xml:space="preserve"> </w:t>
      </w:r>
      <w:r w:rsidRPr="00D16FC5">
        <w:t>w</w:t>
      </w:r>
      <w:r>
        <w:t xml:space="preserve">ith </w:t>
      </w:r>
      <w:r w:rsidR="006341AC">
        <w:t xml:space="preserve">the </w:t>
      </w:r>
      <w:r>
        <w:t xml:space="preserve">former </w:t>
      </w:r>
      <w:r w:rsidR="006341AC">
        <w:t xml:space="preserve">country of </w:t>
      </w:r>
      <w:r>
        <w:t>Serbia and Montenegro (SCG): SC.</w:t>
      </w:r>
      <w:r w:rsidR="005814D4">
        <w:t xml:space="preserve"> Some source</w:t>
      </w:r>
      <w:r w:rsidR="004213AE">
        <w:t>s</w:t>
      </w:r>
      <w:r w:rsidR="005814D4">
        <w:t xml:space="preserve"> use the code CZS for </w:t>
      </w:r>
      <w:r w:rsidR="005814D4" w:rsidRPr="005814D4">
        <w:t>Czechoslovakia</w:t>
      </w:r>
      <w:r w:rsidR="005814D4">
        <w:t xml:space="preserve"> (</w:t>
      </w:r>
      <w:r w:rsidR="005814D4" w:rsidRPr="005814D4">
        <w:t>CSK</w:t>
      </w:r>
      <w:r w:rsidR="005814D4">
        <w:t>).</w:t>
      </w:r>
      <w:r w:rsidR="00472923">
        <w:br w:type="page"/>
      </w:r>
    </w:p>
    <w:p w14:paraId="2D4DB6D3" w14:textId="77777777" w:rsidR="00F06331" w:rsidRDefault="001E4D2E" w:rsidP="001E4D2E">
      <w:pPr>
        <w:pStyle w:val="Kop1"/>
      </w:pPr>
      <w:r w:rsidRPr="000639F7">
        <w:lastRenderedPageBreak/>
        <w:t>Extinct countries</w:t>
      </w:r>
    </w:p>
    <w:tbl>
      <w:tblPr>
        <w:tblStyle w:val="Tabelrast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067"/>
        <w:gridCol w:w="5787"/>
      </w:tblGrid>
      <w:tr w:rsidR="00B148EC" w:rsidRPr="00F06331" w14:paraId="4C1238A1" w14:textId="77777777" w:rsidTr="00436FFF">
        <w:tc>
          <w:tcPr>
            <w:tcW w:w="0" w:type="auto"/>
            <w:gridSpan w:val="2"/>
            <w:tcBorders>
              <w:bottom w:val="single" w:sz="4" w:space="0" w:color="auto"/>
            </w:tcBorders>
          </w:tcPr>
          <w:p w14:paraId="196B7FCA" w14:textId="77777777" w:rsidR="00B148EC" w:rsidRPr="00F06331" w:rsidRDefault="00B148EC" w:rsidP="000E5126">
            <w:pPr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 xml:space="preserve">Table </w:t>
            </w:r>
            <w:r w:rsidR="000E5126">
              <w:rPr>
                <w:b/>
                <w:sz w:val="20"/>
                <w:szCs w:val="20"/>
              </w:rPr>
              <w:t>2</w:t>
            </w:r>
            <w:r>
              <w:rPr>
                <w:b/>
                <w:sz w:val="20"/>
                <w:szCs w:val="20"/>
              </w:rPr>
              <w:t xml:space="preserve"> </w:t>
            </w:r>
            <w:r w:rsidRPr="000639F7">
              <w:rPr>
                <w:sz w:val="20"/>
                <w:szCs w:val="20"/>
              </w:rPr>
              <w:t>Extinct countries</w:t>
            </w:r>
          </w:p>
        </w:tc>
      </w:tr>
      <w:tr w:rsidR="00B148EC" w:rsidRPr="00F06331" w14:paraId="3117F4D6" w14:textId="77777777" w:rsidTr="00436FFF"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21366EE" w14:textId="77777777" w:rsidR="00B148EC" w:rsidRPr="00F06331" w:rsidRDefault="00B148EC" w:rsidP="00B148EC">
            <w:pPr>
              <w:rPr>
                <w:b/>
                <w:sz w:val="20"/>
                <w:szCs w:val="20"/>
              </w:rPr>
            </w:pPr>
            <w:r w:rsidRPr="00F06331">
              <w:rPr>
                <w:b/>
                <w:sz w:val="20"/>
                <w:szCs w:val="20"/>
              </w:rPr>
              <w:t>Extinct country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D60AE9F" w14:textId="77777777" w:rsidR="00B148EC" w:rsidRPr="00F06331" w:rsidRDefault="00B148EC" w:rsidP="00B148EC">
            <w:pPr>
              <w:rPr>
                <w:b/>
                <w:sz w:val="20"/>
                <w:szCs w:val="20"/>
              </w:rPr>
            </w:pPr>
            <w:r w:rsidRPr="00F06331">
              <w:rPr>
                <w:b/>
                <w:sz w:val="20"/>
                <w:szCs w:val="20"/>
              </w:rPr>
              <w:t>Constituting parts today</w:t>
            </w:r>
          </w:p>
        </w:tc>
      </w:tr>
      <w:tr w:rsidR="00B148EC" w:rsidRPr="00F06331" w14:paraId="69CAF582" w14:textId="77777777" w:rsidTr="00436FFF">
        <w:tc>
          <w:tcPr>
            <w:tcW w:w="0" w:type="auto"/>
            <w:gridSpan w:val="2"/>
            <w:tcBorders>
              <w:top w:val="single" w:sz="4" w:space="0" w:color="auto"/>
            </w:tcBorders>
          </w:tcPr>
          <w:p w14:paraId="7F187EF2" w14:textId="77777777" w:rsidR="00B148EC" w:rsidRPr="00F06331" w:rsidRDefault="00B148EC" w:rsidP="00B148EC">
            <w:pPr>
              <w:rPr>
                <w:b/>
                <w:sz w:val="20"/>
                <w:szCs w:val="20"/>
              </w:rPr>
            </w:pPr>
            <w:r w:rsidRPr="00B148EC">
              <w:rPr>
                <w:i/>
                <w:sz w:val="20"/>
                <w:szCs w:val="20"/>
              </w:rPr>
              <w:t>Included</w:t>
            </w:r>
            <w:r>
              <w:rPr>
                <w:i/>
                <w:sz w:val="20"/>
                <w:szCs w:val="20"/>
              </w:rPr>
              <w:t xml:space="preserve"> (separate from c</w:t>
            </w:r>
            <w:r w:rsidRPr="00B148EC">
              <w:rPr>
                <w:i/>
                <w:sz w:val="20"/>
                <w:szCs w:val="20"/>
              </w:rPr>
              <w:t>onstituting parts today</w:t>
            </w:r>
            <w:r>
              <w:rPr>
                <w:i/>
                <w:sz w:val="20"/>
                <w:szCs w:val="20"/>
              </w:rPr>
              <w:t>)</w:t>
            </w:r>
          </w:p>
        </w:tc>
      </w:tr>
      <w:tr w:rsidR="00B148EC" w:rsidRPr="00F06331" w14:paraId="3ACBB66D" w14:textId="77777777" w:rsidTr="00436FFF">
        <w:tc>
          <w:tcPr>
            <w:tcW w:w="0" w:type="auto"/>
          </w:tcPr>
          <w:p w14:paraId="2A397623" w14:textId="77777777" w:rsidR="00B148EC" w:rsidRPr="00F06331" w:rsidRDefault="00B148EC" w:rsidP="00B148EC">
            <w:pPr>
              <w:rPr>
                <w:sz w:val="20"/>
                <w:szCs w:val="20"/>
              </w:rPr>
            </w:pPr>
            <w:r w:rsidRPr="00F06331">
              <w:rPr>
                <w:sz w:val="20"/>
                <w:szCs w:val="20"/>
              </w:rPr>
              <w:t>Netherlands Antilles (ANT)</w:t>
            </w:r>
          </w:p>
        </w:tc>
        <w:tc>
          <w:tcPr>
            <w:tcW w:w="0" w:type="auto"/>
          </w:tcPr>
          <w:p w14:paraId="7975E47E" w14:textId="77777777" w:rsidR="00B148EC" w:rsidRPr="00F06331" w:rsidRDefault="00B148EC" w:rsidP="00B148EC">
            <w:pPr>
              <w:rPr>
                <w:sz w:val="20"/>
                <w:szCs w:val="20"/>
              </w:rPr>
            </w:pPr>
            <w:r w:rsidRPr="00F06331">
              <w:rPr>
                <w:sz w:val="20"/>
                <w:szCs w:val="20"/>
              </w:rPr>
              <w:t>Aruba (ABW), Curaçao (CUW), Sint Maarten (Dutch part) (SXM) and the Caribbean Netherlands (Bonaire, Sint Eustatius and Saba) (BES)</w:t>
            </w:r>
          </w:p>
        </w:tc>
      </w:tr>
      <w:tr w:rsidR="00B148EC" w:rsidRPr="00F06331" w14:paraId="59716497" w14:textId="77777777" w:rsidTr="00436FFF">
        <w:tc>
          <w:tcPr>
            <w:tcW w:w="0" w:type="auto"/>
          </w:tcPr>
          <w:p w14:paraId="342248CB" w14:textId="77777777" w:rsidR="00B148EC" w:rsidRPr="00F06331" w:rsidRDefault="00B148EC" w:rsidP="00B148EC">
            <w:pPr>
              <w:rPr>
                <w:sz w:val="20"/>
                <w:szCs w:val="20"/>
              </w:rPr>
            </w:pPr>
            <w:r w:rsidRPr="00F06331">
              <w:rPr>
                <w:sz w:val="20"/>
                <w:szCs w:val="20"/>
              </w:rPr>
              <w:t>Czechoslovakia (CSK)</w:t>
            </w:r>
          </w:p>
        </w:tc>
        <w:tc>
          <w:tcPr>
            <w:tcW w:w="0" w:type="auto"/>
          </w:tcPr>
          <w:p w14:paraId="224F5B61" w14:textId="77777777" w:rsidR="00B148EC" w:rsidRPr="00F06331" w:rsidRDefault="00B148EC" w:rsidP="00B148EC">
            <w:pPr>
              <w:rPr>
                <w:sz w:val="20"/>
                <w:szCs w:val="20"/>
              </w:rPr>
            </w:pPr>
            <w:r w:rsidRPr="00F06331">
              <w:rPr>
                <w:sz w:val="20"/>
                <w:szCs w:val="20"/>
              </w:rPr>
              <w:t>Czechia (CZE) and Slovakia (SVK)</w:t>
            </w:r>
          </w:p>
        </w:tc>
      </w:tr>
      <w:tr w:rsidR="00B148EC" w:rsidRPr="00F06331" w14:paraId="5B57B191" w14:textId="77777777" w:rsidTr="00436FFF">
        <w:tc>
          <w:tcPr>
            <w:tcW w:w="0" w:type="auto"/>
          </w:tcPr>
          <w:p w14:paraId="6E2CD237" w14:textId="77777777" w:rsidR="00B148EC" w:rsidRPr="00F06331" w:rsidRDefault="00B148EC" w:rsidP="00B148EC">
            <w:pPr>
              <w:rPr>
                <w:sz w:val="20"/>
                <w:szCs w:val="20"/>
              </w:rPr>
            </w:pPr>
            <w:r w:rsidRPr="00F06331">
              <w:rPr>
                <w:sz w:val="20"/>
                <w:szCs w:val="20"/>
              </w:rPr>
              <w:t>Yugoslavia (YUG)</w:t>
            </w:r>
          </w:p>
        </w:tc>
        <w:tc>
          <w:tcPr>
            <w:tcW w:w="0" w:type="auto"/>
          </w:tcPr>
          <w:p w14:paraId="48896E42" w14:textId="77777777" w:rsidR="00B148EC" w:rsidRPr="00F06331" w:rsidRDefault="00B148EC" w:rsidP="00B148EC">
            <w:pPr>
              <w:rPr>
                <w:sz w:val="20"/>
                <w:szCs w:val="20"/>
              </w:rPr>
            </w:pPr>
            <w:r w:rsidRPr="00F06331">
              <w:rPr>
                <w:sz w:val="20"/>
                <w:szCs w:val="20"/>
              </w:rPr>
              <w:t>Bosnia and Herzegovina (BIH), Croatia (HRV), North Macedonia (MKD), Serbia (SRB), Montenegro (MNE), Slovenia (SVN)</w:t>
            </w:r>
          </w:p>
        </w:tc>
      </w:tr>
      <w:tr w:rsidR="00B148EC" w:rsidRPr="00F06331" w14:paraId="41B0A099" w14:textId="77777777" w:rsidTr="00436FFF">
        <w:tc>
          <w:tcPr>
            <w:tcW w:w="0" w:type="auto"/>
          </w:tcPr>
          <w:p w14:paraId="4E43EE7A" w14:textId="77777777" w:rsidR="00B148EC" w:rsidRPr="00F06331" w:rsidRDefault="00B148EC" w:rsidP="00B148EC">
            <w:pPr>
              <w:rPr>
                <w:sz w:val="20"/>
                <w:szCs w:val="20"/>
              </w:rPr>
            </w:pPr>
            <w:r w:rsidRPr="00F06331">
              <w:rPr>
                <w:sz w:val="20"/>
                <w:szCs w:val="20"/>
              </w:rPr>
              <w:t>Serbia and Montenegro (SCG)</w:t>
            </w:r>
          </w:p>
        </w:tc>
        <w:tc>
          <w:tcPr>
            <w:tcW w:w="0" w:type="auto"/>
          </w:tcPr>
          <w:p w14:paraId="1F20A041" w14:textId="77777777" w:rsidR="00B148EC" w:rsidRPr="00F06331" w:rsidRDefault="00B148EC" w:rsidP="00B148EC">
            <w:pPr>
              <w:rPr>
                <w:sz w:val="20"/>
                <w:szCs w:val="20"/>
              </w:rPr>
            </w:pPr>
            <w:r w:rsidRPr="00F06331">
              <w:rPr>
                <w:sz w:val="20"/>
                <w:szCs w:val="20"/>
              </w:rPr>
              <w:t>Serbia (SRB) and Montenegro (MNE)</w:t>
            </w:r>
          </w:p>
        </w:tc>
      </w:tr>
      <w:tr w:rsidR="00B148EC" w:rsidRPr="00F06331" w14:paraId="57B144EE" w14:textId="77777777" w:rsidTr="00436FFF">
        <w:tc>
          <w:tcPr>
            <w:tcW w:w="0" w:type="auto"/>
            <w:gridSpan w:val="2"/>
            <w:tcBorders>
              <w:top w:val="single" w:sz="4" w:space="0" w:color="auto"/>
            </w:tcBorders>
          </w:tcPr>
          <w:p w14:paraId="7E4928DB" w14:textId="77777777" w:rsidR="00B148EC" w:rsidRPr="00F06331" w:rsidRDefault="00B148EC" w:rsidP="00B148EC">
            <w:pPr>
              <w:rPr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Ex</w:t>
            </w:r>
            <w:r w:rsidRPr="00B148EC">
              <w:rPr>
                <w:i/>
                <w:sz w:val="20"/>
                <w:szCs w:val="20"/>
              </w:rPr>
              <w:t>cluded</w:t>
            </w:r>
            <w:r>
              <w:rPr>
                <w:i/>
                <w:sz w:val="20"/>
                <w:szCs w:val="20"/>
              </w:rPr>
              <w:t xml:space="preserve"> (considered part of c</w:t>
            </w:r>
            <w:r w:rsidRPr="00B148EC">
              <w:rPr>
                <w:i/>
                <w:sz w:val="20"/>
                <w:szCs w:val="20"/>
              </w:rPr>
              <w:t>onstituting parts today</w:t>
            </w:r>
            <w:r>
              <w:rPr>
                <w:i/>
                <w:sz w:val="20"/>
                <w:szCs w:val="20"/>
              </w:rPr>
              <w:t>)</w:t>
            </w:r>
          </w:p>
        </w:tc>
      </w:tr>
      <w:tr w:rsidR="00B148EC" w:rsidRPr="00F06331" w14:paraId="13E4A5EF" w14:textId="77777777" w:rsidTr="00436FFF">
        <w:tc>
          <w:tcPr>
            <w:tcW w:w="0" w:type="auto"/>
          </w:tcPr>
          <w:p w14:paraId="46AE438A" w14:textId="77777777" w:rsidR="00B148EC" w:rsidRPr="000255E0" w:rsidRDefault="00B148EC" w:rsidP="00B148EC">
            <w:pPr>
              <w:rPr>
                <w:sz w:val="20"/>
                <w:szCs w:val="20"/>
                <w:lang w:val="it-IT"/>
              </w:rPr>
            </w:pPr>
            <w:proofErr w:type="spellStart"/>
            <w:r w:rsidRPr="000255E0">
              <w:rPr>
                <w:sz w:val="20"/>
                <w:szCs w:val="20"/>
                <w:lang w:val="it-IT"/>
              </w:rPr>
              <w:t>Saudi</w:t>
            </w:r>
            <w:proofErr w:type="spellEnd"/>
            <w:r w:rsidRPr="000255E0">
              <w:rPr>
                <w:sz w:val="20"/>
                <w:szCs w:val="20"/>
                <w:lang w:val="it-IT"/>
              </w:rPr>
              <w:t xml:space="preserve"> </w:t>
            </w:r>
            <w:proofErr w:type="spellStart"/>
            <w:r w:rsidRPr="000255E0">
              <w:rPr>
                <w:sz w:val="20"/>
                <w:szCs w:val="20"/>
                <w:lang w:val="it-IT"/>
              </w:rPr>
              <w:t>Arabian</w:t>
            </w:r>
            <w:proofErr w:type="spellEnd"/>
            <w:r w:rsidRPr="000255E0">
              <w:rPr>
                <w:sz w:val="20"/>
                <w:szCs w:val="20"/>
                <w:lang w:val="it-IT"/>
              </w:rPr>
              <w:t>–</w:t>
            </w:r>
            <w:proofErr w:type="spellStart"/>
            <w:r w:rsidRPr="000255E0">
              <w:rPr>
                <w:sz w:val="20"/>
                <w:szCs w:val="20"/>
                <w:lang w:val="it-IT"/>
              </w:rPr>
              <w:t>Iraqi</w:t>
            </w:r>
            <w:proofErr w:type="spellEnd"/>
            <w:r w:rsidRPr="000255E0">
              <w:rPr>
                <w:sz w:val="20"/>
                <w:szCs w:val="20"/>
                <w:lang w:val="it-IT"/>
              </w:rPr>
              <w:t xml:space="preserve"> </w:t>
            </w:r>
            <w:proofErr w:type="spellStart"/>
            <w:r w:rsidRPr="000255E0">
              <w:rPr>
                <w:sz w:val="20"/>
                <w:szCs w:val="20"/>
                <w:lang w:val="it-IT"/>
              </w:rPr>
              <w:t>neutral</w:t>
            </w:r>
            <w:proofErr w:type="spellEnd"/>
            <w:r w:rsidRPr="000255E0">
              <w:rPr>
                <w:sz w:val="20"/>
                <w:szCs w:val="20"/>
                <w:lang w:val="it-IT"/>
              </w:rPr>
              <w:t xml:space="preserve"> zone (NTZ)</w:t>
            </w:r>
          </w:p>
        </w:tc>
        <w:tc>
          <w:tcPr>
            <w:tcW w:w="0" w:type="auto"/>
          </w:tcPr>
          <w:p w14:paraId="2661E03F" w14:textId="77777777" w:rsidR="00B148EC" w:rsidRPr="00F06331" w:rsidRDefault="00472923" w:rsidP="00472923">
            <w:pPr>
              <w:rPr>
                <w:sz w:val="20"/>
                <w:szCs w:val="20"/>
              </w:rPr>
            </w:pPr>
            <w:r w:rsidRPr="00472923">
              <w:rPr>
                <w:sz w:val="20"/>
                <w:szCs w:val="20"/>
              </w:rPr>
              <w:t xml:space="preserve">Saudi Arabia and </w:t>
            </w:r>
            <w:r>
              <w:rPr>
                <w:sz w:val="20"/>
                <w:szCs w:val="20"/>
              </w:rPr>
              <w:t>Iraq</w:t>
            </w:r>
          </w:p>
        </w:tc>
      </w:tr>
      <w:tr w:rsidR="00B148EC" w:rsidRPr="00F06331" w14:paraId="7B3FD441" w14:textId="77777777" w:rsidTr="00436FFF">
        <w:tc>
          <w:tcPr>
            <w:tcW w:w="0" w:type="auto"/>
          </w:tcPr>
          <w:p w14:paraId="45BE7B85" w14:textId="77777777" w:rsidR="00B148EC" w:rsidRPr="00F06331" w:rsidRDefault="00B148EC" w:rsidP="00B148EC">
            <w:pPr>
              <w:rPr>
                <w:sz w:val="20"/>
                <w:szCs w:val="20"/>
              </w:rPr>
            </w:pPr>
            <w:r w:rsidRPr="00F06331">
              <w:rPr>
                <w:sz w:val="20"/>
                <w:szCs w:val="20"/>
              </w:rPr>
              <w:t>Somaliland</w:t>
            </w:r>
          </w:p>
        </w:tc>
        <w:tc>
          <w:tcPr>
            <w:tcW w:w="0" w:type="auto"/>
          </w:tcPr>
          <w:p w14:paraId="379571E9" w14:textId="77777777" w:rsidR="00B148EC" w:rsidRPr="00F06331" w:rsidRDefault="00B148EC" w:rsidP="00B148EC">
            <w:pPr>
              <w:rPr>
                <w:sz w:val="20"/>
                <w:szCs w:val="20"/>
              </w:rPr>
            </w:pPr>
            <w:r w:rsidRPr="00F06331">
              <w:rPr>
                <w:sz w:val="20"/>
                <w:szCs w:val="20"/>
              </w:rPr>
              <w:t>Somalia</w:t>
            </w:r>
          </w:p>
        </w:tc>
      </w:tr>
      <w:tr w:rsidR="00B148EC" w:rsidRPr="00F06331" w14:paraId="0D53AA66" w14:textId="77777777" w:rsidTr="00436FFF">
        <w:tc>
          <w:tcPr>
            <w:tcW w:w="0" w:type="auto"/>
          </w:tcPr>
          <w:p w14:paraId="5ABEAEEF" w14:textId="77777777" w:rsidR="00B148EC" w:rsidRPr="00F06331" w:rsidRDefault="00B148EC" w:rsidP="00B148EC">
            <w:pPr>
              <w:rPr>
                <w:sz w:val="20"/>
                <w:szCs w:val="20"/>
              </w:rPr>
            </w:pPr>
            <w:r w:rsidRPr="00F06331">
              <w:rPr>
                <w:sz w:val="20"/>
                <w:szCs w:val="20"/>
              </w:rPr>
              <w:t xml:space="preserve">Northern Cyprus, </w:t>
            </w:r>
            <w:r w:rsidRPr="00F06331">
              <w:rPr>
                <w:sz w:val="20"/>
                <w:szCs w:val="20"/>
                <w:shd w:val="clear" w:color="auto" w:fill="FFFFFF"/>
              </w:rPr>
              <w:t>Cyprus No Mans Area</w:t>
            </w:r>
          </w:p>
        </w:tc>
        <w:tc>
          <w:tcPr>
            <w:tcW w:w="0" w:type="auto"/>
          </w:tcPr>
          <w:p w14:paraId="6049E143" w14:textId="77777777" w:rsidR="00B148EC" w:rsidRPr="00F06331" w:rsidRDefault="00B148EC" w:rsidP="00B148EC">
            <w:pPr>
              <w:rPr>
                <w:sz w:val="20"/>
                <w:szCs w:val="20"/>
              </w:rPr>
            </w:pPr>
            <w:r w:rsidRPr="00F06331">
              <w:rPr>
                <w:sz w:val="20"/>
                <w:szCs w:val="20"/>
              </w:rPr>
              <w:t>Cyprus</w:t>
            </w:r>
          </w:p>
        </w:tc>
      </w:tr>
      <w:tr w:rsidR="00B148EC" w:rsidRPr="00F06331" w14:paraId="054FDA71" w14:textId="77777777" w:rsidTr="00436FFF">
        <w:tc>
          <w:tcPr>
            <w:tcW w:w="0" w:type="auto"/>
          </w:tcPr>
          <w:p w14:paraId="5DBCC379" w14:textId="77777777" w:rsidR="00B148EC" w:rsidRPr="00B148EC" w:rsidRDefault="00B148EC" w:rsidP="00B148EC">
            <w:pPr>
              <w:rPr>
                <w:sz w:val="20"/>
                <w:szCs w:val="20"/>
              </w:rPr>
            </w:pPr>
            <w:r w:rsidRPr="00B148EC">
              <w:rPr>
                <w:sz w:val="20"/>
                <w:szCs w:val="20"/>
              </w:rPr>
              <w:t>People's Democratic Republic of Yemen</w:t>
            </w:r>
            <w:r w:rsidR="000C1AA1">
              <w:rPr>
                <w:sz w:val="20"/>
                <w:szCs w:val="20"/>
              </w:rPr>
              <w:t xml:space="preserve"> (South)</w:t>
            </w:r>
          </w:p>
        </w:tc>
        <w:tc>
          <w:tcPr>
            <w:tcW w:w="0" w:type="auto"/>
          </w:tcPr>
          <w:p w14:paraId="2DA3F08B" w14:textId="77777777" w:rsidR="00B148EC" w:rsidRPr="00F06331" w:rsidRDefault="00B148EC" w:rsidP="00B148E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Yemen</w:t>
            </w:r>
          </w:p>
        </w:tc>
      </w:tr>
      <w:tr w:rsidR="00B148EC" w:rsidRPr="00F06331" w14:paraId="73D178BC" w14:textId="77777777" w:rsidTr="00436FFF">
        <w:tc>
          <w:tcPr>
            <w:tcW w:w="0" w:type="auto"/>
          </w:tcPr>
          <w:p w14:paraId="637BE1A3" w14:textId="77777777" w:rsidR="00B148EC" w:rsidRPr="00B148EC" w:rsidRDefault="00B148EC" w:rsidP="00B148EC">
            <w:pPr>
              <w:rPr>
                <w:sz w:val="20"/>
                <w:szCs w:val="20"/>
              </w:rPr>
            </w:pPr>
            <w:r w:rsidRPr="00B148EC">
              <w:rPr>
                <w:sz w:val="20"/>
                <w:szCs w:val="20"/>
              </w:rPr>
              <w:t>Republic of Vietnam</w:t>
            </w:r>
          </w:p>
        </w:tc>
        <w:tc>
          <w:tcPr>
            <w:tcW w:w="0" w:type="auto"/>
          </w:tcPr>
          <w:p w14:paraId="228C1A16" w14:textId="77777777" w:rsidR="00B148EC" w:rsidRPr="00B148EC" w:rsidRDefault="00B148EC" w:rsidP="00B148EC">
            <w:pPr>
              <w:rPr>
                <w:rFonts w:asciiTheme="majorHAnsi" w:hAnsiTheme="majorHAnsi"/>
                <w:sz w:val="20"/>
                <w:szCs w:val="20"/>
              </w:rPr>
            </w:pPr>
            <w:r w:rsidRPr="00B148EC">
              <w:rPr>
                <w:rFonts w:asciiTheme="majorHAnsi" w:hAnsiTheme="majorHAnsi" w:cs="Calibri"/>
                <w:color w:val="000000"/>
                <w:sz w:val="20"/>
                <w:szCs w:val="20"/>
              </w:rPr>
              <w:t>Vietnam</w:t>
            </w:r>
          </w:p>
        </w:tc>
      </w:tr>
      <w:tr w:rsidR="00B148EC" w:rsidRPr="00F06331" w14:paraId="0F313E5A" w14:textId="77777777" w:rsidTr="00436FFF">
        <w:tc>
          <w:tcPr>
            <w:tcW w:w="0" w:type="auto"/>
            <w:tcBorders>
              <w:bottom w:val="single" w:sz="4" w:space="0" w:color="auto"/>
            </w:tcBorders>
          </w:tcPr>
          <w:p w14:paraId="2F425B90" w14:textId="09984377" w:rsidR="000C1AA1" w:rsidRDefault="000C1AA1" w:rsidP="00F77634">
            <w:pPr>
              <w:rPr>
                <w:rFonts w:ascii="Calibri" w:hAnsi="Calibri" w:cs="Calibri"/>
                <w:color w:val="000000"/>
              </w:rPr>
            </w:pPr>
            <w:r w:rsidRPr="000C1AA1">
              <w:rPr>
                <w:sz w:val="20"/>
                <w:szCs w:val="20"/>
              </w:rPr>
              <w:t>German Democratic Republic (East)</w:t>
            </w:r>
            <w:r w:rsidR="00F77634">
              <w:rPr>
                <w:sz w:val="20"/>
                <w:szCs w:val="20"/>
              </w:rPr>
              <w:t xml:space="preserve"> and </w:t>
            </w:r>
            <w:r w:rsidRPr="000C1AA1">
              <w:rPr>
                <w:sz w:val="20"/>
                <w:szCs w:val="20"/>
              </w:rPr>
              <w:t>Federal Republic of Germany (West)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FBF767C" w14:textId="77777777" w:rsidR="00B148EC" w:rsidRDefault="000C1AA1" w:rsidP="00B148EC">
            <w:pPr>
              <w:rPr>
                <w:rFonts w:ascii="Calibri" w:hAnsi="Calibri" w:cs="Calibri"/>
                <w:color w:val="000000"/>
              </w:rPr>
            </w:pPr>
            <w:r w:rsidRPr="00E87ECE">
              <w:rPr>
                <w:sz w:val="20"/>
                <w:szCs w:val="20"/>
              </w:rPr>
              <w:t>Germany</w:t>
            </w:r>
          </w:p>
        </w:tc>
      </w:tr>
    </w:tbl>
    <w:p w14:paraId="6F31CB39" w14:textId="77777777" w:rsidR="00472923" w:rsidRDefault="00472923" w:rsidP="00472923"/>
    <w:p w14:paraId="644E4350" w14:textId="77777777" w:rsidR="00472923" w:rsidRDefault="00472923" w:rsidP="00472923">
      <w:r>
        <w:br w:type="page"/>
      </w:r>
    </w:p>
    <w:p w14:paraId="29794CC6" w14:textId="77777777" w:rsidR="0006567B" w:rsidRDefault="00C51C1C" w:rsidP="0006567B">
      <w:pPr>
        <w:pStyle w:val="Kop1"/>
      </w:pPr>
      <w:r>
        <w:lastRenderedPageBreak/>
        <w:t>Regional classification</w:t>
      </w:r>
    </w:p>
    <w:p w14:paraId="7829B6C4" w14:textId="38EB0FFF" w:rsidR="00304A95" w:rsidRDefault="006410F6">
      <w:pPr>
        <w:spacing w:before="0" w:after="0" w:line="240" w:lineRule="auto"/>
      </w:pPr>
      <w:r>
        <w:t xml:space="preserve">See tab Abbreviations and tab </w:t>
      </w:r>
      <w:proofErr w:type="spellStart"/>
      <w:r>
        <w:t>Regional_classification</w:t>
      </w:r>
      <w:proofErr w:type="spellEnd"/>
      <w:r>
        <w:t xml:space="preserve"> for more information.</w:t>
      </w:r>
    </w:p>
    <w:p w14:paraId="1529B983" w14:textId="77777777" w:rsidR="006410F6" w:rsidRDefault="006410F6">
      <w:pPr>
        <w:spacing w:before="0" w:after="0" w:line="240" w:lineRule="auto"/>
      </w:pPr>
    </w:p>
    <w:p w14:paraId="735572FD" w14:textId="2602FDBD" w:rsidR="00304A95" w:rsidRPr="00D338C2" w:rsidRDefault="00D338C2" w:rsidP="0006567B">
      <w:pPr>
        <w:rPr>
          <w:sz w:val="20"/>
          <w:szCs w:val="20"/>
        </w:rPr>
      </w:pPr>
      <w:r w:rsidRPr="00D338C2">
        <w:rPr>
          <w:b/>
          <w:sz w:val="20"/>
          <w:szCs w:val="20"/>
        </w:rPr>
        <w:t xml:space="preserve">Table </w:t>
      </w:r>
      <w:r w:rsidR="00266E7C">
        <w:rPr>
          <w:b/>
          <w:sz w:val="20"/>
          <w:szCs w:val="20"/>
        </w:rPr>
        <w:t>3</w:t>
      </w:r>
      <w:r w:rsidRPr="00D338C2">
        <w:rPr>
          <w:sz w:val="20"/>
          <w:szCs w:val="20"/>
        </w:rPr>
        <w:t xml:space="preserve"> List of countries with disputable regional classifications</w:t>
      </w:r>
    </w:p>
    <w:tbl>
      <w:tblPr>
        <w:tblStyle w:val="Tabelrast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284"/>
        <w:gridCol w:w="3061"/>
        <w:gridCol w:w="3509"/>
      </w:tblGrid>
      <w:tr w:rsidR="00D338C2" w:rsidRPr="00304A95" w14:paraId="24860235" w14:textId="77777777" w:rsidTr="00D556A5">
        <w:tc>
          <w:tcPr>
            <w:tcW w:w="3284" w:type="dxa"/>
            <w:tcBorders>
              <w:bottom w:val="single" w:sz="4" w:space="0" w:color="auto"/>
            </w:tcBorders>
          </w:tcPr>
          <w:p w14:paraId="3029426E" w14:textId="77777777" w:rsidR="00D338C2" w:rsidRPr="005E6001" w:rsidRDefault="00D338C2" w:rsidP="00E7650F">
            <w:pPr>
              <w:rPr>
                <w:b/>
                <w:sz w:val="20"/>
                <w:szCs w:val="20"/>
              </w:rPr>
            </w:pPr>
            <w:r w:rsidRPr="005E6001">
              <w:rPr>
                <w:b/>
                <w:sz w:val="20"/>
                <w:szCs w:val="20"/>
              </w:rPr>
              <w:t>ISO3 code</w:t>
            </w:r>
          </w:p>
        </w:tc>
        <w:tc>
          <w:tcPr>
            <w:tcW w:w="3061" w:type="dxa"/>
            <w:tcBorders>
              <w:bottom w:val="single" w:sz="4" w:space="0" w:color="auto"/>
            </w:tcBorders>
          </w:tcPr>
          <w:p w14:paraId="39E64CCE" w14:textId="77777777" w:rsidR="00D338C2" w:rsidRPr="005E6001" w:rsidRDefault="00D338C2" w:rsidP="00E7650F">
            <w:pPr>
              <w:rPr>
                <w:b/>
                <w:sz w:val="20"/>
                <w:szCs w:val="20"/>
              </w:rPr>
            </w:pPr>
            <w:r w:rsidRPr="005E6001">
              <w:rPr>
                <w:b/>
                <w:sz w:val="20"/>
                <w:szCs w:val="20"/>
              </w:rPr>
              <w:t>Country name</w:t>
            </w:r>
          </w:p>
        </w:tc>
        <w:tc>
          <w:tcPr>
            <w:tcW w:w="3509" w:type="dxa"/>
            <w:tcBorders>
              <w:bottom w:val="single" w:sz="4" w:space="0" w:color="auto"/>
            </w:tcBorders>
          </w:tcPr>
          <w:p w14:paraId="531D4251" w14:textId="77777777" w:rsidR="00D338C2" w:rsidRPr="005E6001" w:rsidRDefault="00D338C2" w:rsidP="00E7650F">
            <w:pPr>
              <w:rPr>
                <w:b/>
                <w:sz w:val="20"/>
                <w:szCs w:val="20"/>
              </w:rPr>
            </w:pPr>
            <w:r w:rsidRPr="005E6001">
              <w:rPr>
                <w:b/>
                <w:sz w:val="20"/>
                <w:szCs w:val="20"/>
              </w:rPr>
              <w:t>Applicable regions</w:t>
            </w:r>
          </w:p>
        </w:tc>
      </w:tr>
      <w:tr w:rsidR="00D338C2" w:rsidRPr="00304A95" w14:paraId="0A6A5D17" w14:textId="77777777" w:rsidTr="00D556A5">
        <w:tc>
          <w:tcPr>
            <w:tcW w:w="3284" w:type="dxa"/>
            <w:tcBorders>
              <w:top w:val="single" w:sz="4" w:space="0" w:color="auto"/>
            </w:tcBorders>
          </w:tcPr>
          <w:p w14:paraId="440F6A7E" w14:textId="77777777" w:rsidR="00D338C2" w:rsidRPr="00304A95" w:rsidRDefault="00D338C2" w:rsidP="00E7650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US</w:t>
            </w:r>
          </w:p>
        </w:tc>
        <w:tc>
          <w:tcPr>
            <w:tcW w:w="3061" w:type="dxa"/>
            <w:tcBorders>
              <w:top w:val="single" w:sz="4" w:space="0" w:color="auto"/>
            </w:tcBorders>
          </w:tcPr>
          <w:p w14:paraId="1E75494E" w14:textId="77777777" w:rsidR="00D338C2" w:rsidRPr="00304A95" w:rsidRDefault="00D338C2" w:rsidP="00E7650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ussia</w:t>
            </w:r>
          </w:p>
        </w:tc>
        <w:tc>
          <w:tcPr>
            <w:tcW w:w="3509" w:type="dxa"/>
            <w:tcBorders>
              <w:top w:val="single" w:sz="4" w:space="0" w:color="auto"/>
            </w:tcBorders>
          </w:tcPr>
          <w:p w14:paraId="1489ED89" w14:textId="7895A589" w:rsidR="00D338C2" w:rsidRPr="00304A95" w:rsidRDefault="00D338C2" w:rsidP="00E7650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Eastern Europe </w:t>
            </w:r>
            <w:r w:rsidR="006937B3">
              <w:rPr>
                <w:sz w:val="20"/>
                <w:szCs w:val="20"/>
              </w:rPr>
              <w:t>or</w:t>
            </w:r>
            <w:r>
              <w:rPr>
                <w:sz w:val="20"/>
                <w:szCs w:val="20"/>
              </w:rPr>
              <w:t xml:space="preserve"> Central Asia</w:t>
            </w:r>
          </w:p>
        </w:tc>
      </w:tr>
      <w:tr w:rsidR="00D338C2" w:rsidRPr="00304A95" w14:paraId="068BB4D4" w14:textId="77777777" w:rsidTr="00D556A5">
        <w:tc>
          <w:tcPr>
            <w:tcW w:w="3284" w:type="dxa"/>
          </w:tcPr>
          <w:p w14:paraId="2D81F74D" w14:textId="0D0445E5" w:rsidR="00D338C2" w:rsidRPr="00304A95" w:rsidRDefault="00D338C2" w:rsidP="00E7650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AK</w:t>
            </w:r>
            <w:r w:rsidR="001B039D">
              <w:rPr>
                <w:sz w:val="20"/>
                <w:szCs w:val="20"/>
              </w:rPr>
              <w:t>, AFG, IRN</w:t>
            </w:r>
          </w:p>
        </w:tc>
        <w:tc>
          <w:tcPr>
            <w:tcW w:w="3061" w:type="dxa"/>
          </w:tcPr>
          <w:p w14:paraId="6DF9046F" w14:textId="2324476C" w:rsidR="00D338C2" w:rsidRPr="00304A95" w:rsidRDefault="00D338C2" w:rsidP="00E7650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akistan</w:t>
            </w:r>
            <w:r w:rsidR="001B039D">
              <w:rPr>
                <w:sz w:val="20"/>
                <w:szCs w:val="20"/>
              </w:rPr>
              <w:t xml:space="preserve">, Afghanistan, </w:t>
            </w:r>
            <w:r w:rsidR="001B039D" w:rsidRPr="005E6001">
              <w:rPr>
                <w:sz w:val="20"/>
                <w:szCs w:val="20"/>
              </w:rPr>
              <w:t>Iran</w:t>
            </w:r>
          </w:p>
        </w:tc>
        <w:tc>
          <w:tcPr>
            <w:tcW w:w="3509" w:type="dxa"/>
          </w:tcPr>
          <w:p w14:paraId="052C10C3" w14:textId="771E026D" w:rsidR="00D338C2" w:rsidRPr="00304A95" w:rsidRDefault="00E264BD" w:rsidP="00E7650F">
            <w:pPr>
              <w:rPr>
                <w:sz w:val="20"/>
                <w:szCs w:val="20"/>
              </w:rPr>
            </w:pPr>
            <w:r w:rsidRPr="00E264BD">
              <w:rPr>
                <w:sz w:val="20"/>
                <w:szCs w:val="20"/>
              </w:rPr>
              <w:t xml:space="preserve">Middle East </w:t>
            </w:r>
            <w:r w:rsidR="006937B3">
              <w:rPr>
                <w:sz w:val="20"/>
                <w:szCs w:val="20"/>
              </w:rPr>
              <w:t>or</w:t>
            </w:r>
            <w:r w:rsidR="00D338C2">
              <w:rPr>
                <w:sz w:val="20"/>
                <w:szCs w:val="20"/>
              </w:rPr>
              <w:t xml:space="preserve"> South Asia</w:t>
            </w:r>
          </w:p>
        </w:tc>
      </w:tr>
      <w:tr w:rsidR="00D338C2" w:rsidRPr="00304A95" w14:paraId="1E759D55" w14:textId="77777777" w:rsidTr="00D556A5">
        <w:tc>
          <w:tcPr>
            <w:tcW w:w="3284" w:type="dxa"/>
          </w:tcPr>
          <w:p w14:paraId="338880B0" w14:textId="77777777" w:rsidR="00D338C2" w:rsidRPr="00304A95" w:rsidRDefault="00D338C2" w:rsidP="00E7650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DN</w:t>
            </w:r>
          </w:p>
        </w:tc>
        <w:tc>
          <w:tcPr>
            <w:tcW w:w="3061" w:type="dxa"/>
          </w:tcPr>
          <w:p w14:paraId="16BDA673" w14:textId="77777777" w:rsidR="00D338C2" w:rsidRDefault="00D338C2" w:rsidP="00E7650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udan</w:t>
            </w:r>
          </w:p>
        </w:tc>
        <w:tc>
          <w:tcPr>
            <w:tcW w:w="3509" w:type="dxa"/>
          </w:tcPr>
          <w:p w14:paraId="04A73A56" w14:textId="0C70666A" w:rsidR="00D338C2" w:rsidRPr="00304A95" w:rsidRDefault="00D338C2" w:rsidP="00E7650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North Africa </w:t>
            </w:r>
            <w:r w:rsidR="006937B3">
              <w:rPr>
                <w:sz w:val="20"/>
                <w:szCs w:val="20"/>
              </w:rPr>
              <w:t>or</w:t>
            </w:r>
            <w:r>
              <w:rPr>
                <w:sz w:val="20"/>
                <w:szCs w:val="20"/>
              </w:rPr>
              <w:t xml:space="preserve"> East Africa</w:t>
            </w:r>
          </w:p>
        </w:tc>
      </w:tr>
      <w:tr w:rsidR="00D338C2" w:rsidRPr="00304A95" w14:paraId="18C534D5" w14:textId="77777777" w:rsidTr="00D556A5">
        <w:tc>
          <w:tcPr>
            <w:tcW w:w="3284" w:type="dxa"/>
          </w:tcPr>
          <w:p w14:paraId="2121802D" w14:textId="77777777" w:rsidR="00D338C2" w:rsidRPr="00304A95" w:rsidRDefault="00D338C2" w:rsidP="00E7650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RT</w:t>
            </w:r>
          </w:p>
        </w:tc>
        <w:tc>
          <w:tcPr>
            <w:tcW w:w="3061" w:type="dxa"/>
          </w:tcPr>
          <w:p w14:paraId="1D3EFDF7" w14:textId="77777777" w:rsidR="00D338C2" w:rsidRDefault="00D338C2" w:rsidP="00E7650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auritania</w:t>
            </w:r>
          </w:p>
        </w:tc>
        <w:tc>
          <w:tcPr>
            <w:tcW w:w="3509" w:type="dxa"/>
          </w:tcPr>
          <w:p w14:paraId="14A1A860" w14:textId="5ADC87AC" w:rsidR="00D338C2" w:rsidRPr="00304A95" w:rsidRDefault="00D338C2" w:rsidP="00E7650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North Africa </w:t>
            </w:r>
            <w:r w:rsidR="006937B3">
              <w:rPr>
                <w:sz w:val="20"/>
                <w:szCs w:val="20"/>
              </w:rPr>
              <w:t>or</w:t>
            </w:r>
            <w:r>
              <w:rPr>
                <w:sz w:val="20"/>
                <w:szCs w:val="20"/>
              </w:rPr>
              <w:t xml:space="preserve"> West Africa</w:t>
            </w:r>
          </w:p>
        </w:tc>
      </w:tr>
      <w:tr w:rsidR="00254422" w:rsidRPr="00304A95" w14:paraId="5534AEDF" w14:textId="77777777" w:rsidTr="00D556A5">
        <w:tc>
          <w:tcPr>
            <w:tcW w:w="3284" w:type="dxa"/>
          </w:tcPr>
          <w:p w14:paraId="60888D91" w14:textId="77777777" w:rsidR="00254422" w:rsidRDefault="00254422" w:rsidP="00E7650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GO</w:t>
            </w:r>
          </w:p>
        </w:tc>
        <w:tc>
          <w:tcPr>
            <w:tcW w:w="3061" w:type="dxa"/>
          </w:tcPr>
          <w:p w14:paraId="71ABEABC" w14:textId="77777777" w:rsidR="00254422" w:rsidRDefault="00254422" w:rsidP="00E7650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ngola</w:t>
            </w:r>
          </w:p>
        </w:tc>
        <w:tc>
          <w:tcPr>
            <w:tcW w:w="3509" w:type="dxa"/>
          </w:tcPr>
          <w:p w14:paraId="6B592030" w14:textId="2D9D2CDB" w:rsidR="00254422" w:rsidRDefault="009436D8" w:rsidP="00E7650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entral</w:t>
            </w:r>
            <w:r w:rsidR="00254422">
              <w:rPr>
                <w:sz w:val="20"/>
                <w:szCs w:val="20"/>
              </w:rPr>
              <w:t xml:space="preserve"> Africa </w:t>
            </w:r>
            <w:r w:rsidR="006937B3">
              <w:rPr>
                <w:sz w:val="20"/>
                <w:szCs w:val="20"/>
              </w:rPr>
              <w:t>or</w:t>
            </w:r>
            <w:r w:rsidR="00254422">
              <w:rPr>
                <w:sz w:val="20"/>
                <w:szCs w:val="20"/>
              </w:rPr>
              <w:t xml:space="preserve"> South Africa</w:t>
            </w:r>
          </w:p>
        </w:tc>
      </w:tr>
      <w:tr w:rsidR="00F016FB" w:rsidRPr="00304A95" w14:paraId="49733CFB" w14:textId="77777777" w:rsidTr="00D556A5">
        <w:tc>
          <w:tcPr>
            <w:tcW w:w="3284" w:type="dxa"/>
          </w:tcPr>
          <w:p w14:paraId="19469747" w14:textId="5DD25024" w:rsidR="00F016FB" w:rsidRDefault="00F016FB" w:rsidP="00E7650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YP</w:t>
            </w:r>
          </w:p>
        </w:tc>
        <w:tc>
          <w:tcPr>
            <w:tcW w:w="3061" w:type="dxa"/>
          </w:tcPr>
          <w:p w14:paraId="44264214" w14:textId="1095EF40" w:rsidR="00F016FB" w:rsidRDefault="00F016FB" w:rsidP="00E7650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yprus</w:t>
            </w:r>
          </w:p>
        </w:tc>
        <w:tc>
          <w:tcPr>
            <w:tcW w:w="3509" w:type="dxa"/>
          </w:tcPr>
          <w:p w14:paraId="0AC1D774" w14:textId="37B59E44" w:rsidR="00F016FB" w:rsidRDefault="00E264BD" w:rsidP="00E7650F">
            <w:pPr>
              <w:rPr>
                <w:sz w:val="20"/>
                <w:szCs w:val="20"/>
              </w:rPr>
            </w:pPr>
            <w:r w:rsidRPr="00E264BD">
              <w:rPr>
                <w:sz w:val="20"/>
                <w:szCs w:val="20"/>
              </w:rPr>
              <w:t xml:space="preserve">Middle East </w:t>
            </w:r>
            <w:r w:rsidR="00F016FB">
              <w:rPr>
                <w:sz w:val="20"/>
                <w:szCs w:val="20"/>
              </w:rPr>
              <w:t xml:space="preserve">or </w:t>
            </w:r>
            <w:r w:rsidR="00E31CCF">
              <w:rPr>
                <w:sz w:val="20"/>
                <w:szCs w:val="20"/>
              </w:rPr>
              <w:t>Europe</w:t>
            </w:r>
          </w:p>
        </w:tc>
      </w:tr>
      <w:tr w:rsidR="00E31CCF" w:rsidRPr="00304A95" w14:paraId="1345B8C1" w14:textId="77777777" w:rsidTr="00D556A5">
        <w:tc>
          <w:tcPr>
            <w:tcW w:w="3284" w:type="dxa"/>
          </w:tcPr>
          <w:p w14:paraId="0EC1BCD8" w14:textId="5F741A8D" w:rsidR="00E31CCF" w:rsidRDefault="00E31CCF" w:rsidP="00E7650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GY</w:t>
            </w:r>
          </w:p>
        </w:tc>
        <w:tc>
          <w:tcPr>
            <w:tcW w:w="3061" w:type="dxa"/>
          </w:tcPr>
          <w:p w14:paraId="397653C1" w14:textId="54A2CDFB" w:rsidR="00E31CCF" w:rsidRDefault="00E31CCF" w:rsidP="00E7650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gypt</w:t>
            </w:r>
          </w:p>
        </w:tc>
        <w:tc>
          <w:tcPr>
            <w:tcW w:w="3509" w:type="dxa"/>
          </w:tcPr>
          <w:p w14:paraId="0B77F02E" w14:textId="530C7F7C" w:rsidR="00E31CCF" w:rsidRDefault="00E31CCF" w:rsidP="00E7650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North Africa or </w:t>
            </w:r>
            <w:r w:rsidR="00E264BD" w:rsidRPr="00E264BD">
              <w:rPr>
                <w:sz w:val="20"/>
                <w:szCs w:val="20"/>
              </w:rPr>
              <w:t>Middle East</w:t>
            </w:r>
          </w:p>
        </w:tc>
      </w:tr>
      <w:tr w:rsidR="00757123" w:rsidRPr="00304A95" w14:paraId="25CDADFE" w14:textId="77777777" w:rsidTr="00D556A5">
        <w:tc>
          <w:tcPr>
            <w:tcW w:w="3284" w:type="dxa"/>
          </w:tcPr>
          <w:p w14:paraId="315C7E95" w14:textId="722C039E" w:rsidR="00757123" w:rsidRDefault="00757123" w:rsidP="00E7650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UKR</w:t>
            </w:r>
          </w:p>
        </w:tc>
        <w:tc>
          <w:tcPr>
            <w:tcW w:w="3061" w:type="dxa"/>
          </w:tcPr>
          <w:p w14:paraId="4470E3EF" w14:textId="41C37CAA" w:rsidR="00757123" w:rsidRDefault="009C3513" w:rsidP="00E7650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Ukraine</w:t>
            </w:r>
          </w:p>
        </w:tc>
        <w:tc>
          <w:tcPr>
            <w:tcW w:w="3509" w:type="dxa"/>
          </w:tcPr>
          <w:p w14:paraId="39E51E71" w14:textId="0E9AF11A" w:rsidR="00757123" w:rsidRDefault="009C3513" w:rsidP="00E7650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urope or same region as Russia</w:t>
            </w:r>
          </w:p>
        </w:tc>
      </w:tr>
      <w:tr w:rsidR="009C3513" w:rsidRPr="00304A95" w14:paraId="67798965" w14:textId="77777777" w:rsidTr="00D556A5">
        <w:tc>
          <w:tcPr>
            <w:tcW w:w="3284" w:type="dxa"/>
          </w:tcPr>
          <w:p w14:paraId="6305CC76" w14:textId="223A9AC7" w:rsidR="009C3513" w:rsidRDefault="00604E77" w:rsidP="00E7650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RM</w:t>
            </w:r>
            <w:r w:rsidR="00D556A5">
              <w:rPr>
                <w:sz w:val="20"/>
                <w:szCs w:val="20"/>
              </w:rPr>
              <w:t>, AZE</w:t>
            </w:r>
            <w:r>
              <w:rPr>
                <w:sz w:val="20"/>
                <w:szCs w:val="20"/>
              </w:rPr>
              <w:t>, GEO</w:t>
            </w:r>
          </w:p>
        </w:tc>
        <w:tc>
          <w:tcPr>
            <w:tcW w:w="3061" w:type="dxa"/>
          </w:tcPr>
          <w:p w14:paraId="7081B44A" w14:textId="689B207F" w:rsidR="009C3513" w:rsidRDefault="009C3513" w:rsidP="00E7650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rmenia</w:t>
            </w:r>
            <w:r w:rsidR="00D556A5">
              <w:rPr>
                <w:sz w:val="20"/>
                <w:szCs w:val="20"/>
              </w:rPr>
              <w:t xml:space="preserve">, </w:t>
            </w:r>
            <w:r w:rsidR="00D556A5" w:rsidRPr="00D556A5">
              <w:rPr>
                <w:sz w:val="20"/>
                <w:szCs w:val="20"/>
              </w:rPr>
              <w:t>Azerbaijan</w:t>
            </w:r>
            <w:r>
              <w:rPr>
                <w:sz w:val="20"/>
                <w:szCs w:val="20"/>
              </w:rPr>
              <w:t xml:space="preserve">, </w:t>
            </w:r>
            <w:r w:rsidR="00604E77">
              <w:rPr>
                <w:sz w:val="20"/>
                <w:szCs w:val="20"/>
              </w:rPr>
              <w:t xml:space="preserve">Georgia </w:t>
            </w:r>
          </w:p>
        </w:tc>
        <w:tc>
          <w:tcPr>
            <w:tcW w:w="3509" w:type="dxa"/>
          </w:tcPr>
          <w:p w14:paraId="3AEE6A87" w14:textId="557D39FC" w:rsidR="009C3513" w:rsidRDefault="00D556A5" w:rsidP="00E7650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iddle East or same region as Russia</w:t>
            </w:r>
          </w:p>
        </w:tc>
      </w:tr>
      <w:tr w:rsidR="00D338C2" w:rsidRPr="00304A95" w14:paraId="571266A7" w14:textId="77777777" w:rsidTr="00D556A5">
        <w:tc>
          <w:tcPr>
            <w:tcW w:w="3284" w:type="dxa"/>
            <w:tcBorders>
              <w:bottom w:val="single" w:sz="4" w:space="0" w:color="auto"/>
            </w:tcBorders>
          </w:tcPr>
          <w:p w14:paraId="61258E55" w14:textId="77777777" w:rsidR="00D338C2" w:rsidRPr="00304A95" w:rsidRDefault="00D338C2" w:rsidP="00E7650F">
            <w:pPr>
              <w:rPr>
                <w:sz w:val="20"/>
                <w:szCs w:val="20"/>
              </w:rPr>
            </w:pPr>
            <w:r w:rsidRPr="003457F9">
              <w:rPr>
                <w:sz w:val="20"/>
                <w:szCs w:val="20"/>
              </w:rPr>
              <w:t>MSR</w:t>
            </w:r>
            <w:r>
              <w:rPr>
                <w:sz w:val="20"/>
                <w:szCs w:val="20"/>
              </w:rPr>
              <w:t xml:space="preserve">, </w:t>
            </w:r>
            <w:r w:rsidRPr="003457F9">
              <w:rPr>
                <w:sz w:val="20"/>
                <w:szCs w:val="20"/>
              </w:rPr>
              <w:t>MTQ</w:t>
            </w:r>
            <w:r>
              <w:rPr>
                <w:sz w:val="20"/>
                <w:szCs w:val="20"/>
              </w:rPr>
              <w:t>, GLP, BES, …</w:t>
            </w:r>
          </w:p>
        </w:tc>
        <w:tc>
          <w:tcPr>
            <w:tcW w:w="3061" w:type="dxa"/>
            <w:tcBorders>
              <w:bottom w:val="single" w:sz="4" w:space="0" w:color="auto"/>
            </w:tcBorders>
          </w:tcPr>
          <w:p w14:paraId="78D22D3D" w14:textId="77777777" w:rsidR="00D338C2" w:rsidRDefault="00D338C2" w:rsidP="00E7650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verseas territories</w:t>
            </w:r>
          </w:p>
        </w:tc>
        <w:tc>
          <w:tcPr>
            <w:tcW w:w="3509" w:type="dxa"/>
            <w:tcBorders>
              <w:bottom w:val="single" w:sz="4" w:space="0" w:color="auto"/>
            </w:tcBorders>
          </w:tcPr>
          <w:p w14:paraId="321E7F9D" w14:textId="4A4671AB" w:rsidR="00D338C2" w:rsidRPr="00304A95" w:rsidRDefault="00D338C2" w:rsidP="00E7650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Local region </w:t>
            </w:r>
            <w:r w:rsidR="006937B3">
              <w:rPr>
                <w:sz w:val="20"/>
                <w:szCs w:val="20"/>
              </w:rPr>
              <w:t>or</w:t>
            </w:r>
            <w:r>
              <w:rPr>
                <w:sz w:val="20"/>
                <w:szCs w:val="20"/>
              </w:rPr>
              <w:t xml:space="preserve"> Europe</w:t>
            </w:r>
          </w:p>
        </w:tc>
      </w:tr>
    </w:tbl>
    <w:p w14:paraId="77F8EC7B" w14:textId="77777777" w:rsidR="00D338C2" w:rsidRDefault="00D338C2" w:rsidP="0006567B"/>
    <w:p w14:paraId="23952664" w14:textId="77777777" w:rsidR="00D37037" w:rsidRDefault="00D37037" w:rsidP="00D37037"/>
    <w:p w14:paraId="2BEE9FF9" w14:textId="77777777" w:rsidR="00D37037" w:rsidRDefault="00D37037" w:rsidP="00D37037">
      <w:pPr>
        <w:sectPr w:rsidR="00D37037" w:rsidSect="00930AFA">
          <w:pgSz w:w="11906" w:h="16838" w:code="9"/>
          <w:pgMar w:top="1134" w:right="1134" w:bottom="1134" w:left="1134" w:header="1701" w:footer="1701" w:gutter="0"/>
          <w:cols w:space="708"/>
          <w:docGrid w:linePitch="360"/>
        </w:sectPr>
      </w:pPr>
    </w:p>
    <w:tbl>
      <w:tblPr>
        <w:tblStyle w:val="Tabelrast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710"/>
      </w:tblGrid>
      <w:tr w:rsidR="00D37037" w14:paraId="371507C2" w14:textId="77777777" w:rsidTr="006F7BC9">
        <w:tc>
          <w:tcPr>
            <w:tcW w:w="14218" w:type="dxa"/>
          </w:tcPr>
          <w:p w14:paraId="7C7BDE88" w14:textId="77777777" w:rsidR="00D37037" w:rsidRDefault="00D37037" w:rsidP="006F7BC9">
            <w:r>
              <w:rPr>
                <w:noProof/>
                <w:lang w:eastAsia="en-GB"/>
              </w:rPr>
              <w:lastRenderedPageBreak/>
              <w:drawing>
                <wp:inline distT="0" distB="0" distL="0" distR="0" wp14:anchorId="77AEF6D3" wp14:editId="0E3FEF39">
                  <wp:extent cx="9203993" cy="4320000"/>
                  <wp:effectExtent l="0" t="0" r="0" b="4445"/>
                  <wp:docPr id="6" name="Afbeelding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" name="Afbeelding 5"/>
                          <pic:cNvPicPr>
                            <a:picLocks noChangeAspect="1"/>
                          </pic:cNvPicPr>
                        </pic:nvPicPr>
                        <pic:blipFill>
                          <a:blip r:embed="rId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203993" cy="432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D37037" w14:paraId="61FB4BF1" w14:textId="77777777" w:rsidTr="006F7BC9">
        <w:tc>
          <w:tcPr>
            <w:tcW w:w="14218" w:type="dxa"/>
          </w:tcPr>
          <w:p w14:paraId="3CD77D29" w14:textId="77777777" w:rsidR="00D37037" w:rsidRDefault="00D37037" w:rsidP="006F7BC9">
            <w:pPr>
              <w:rPr>
                <w:sz w:val="20"/>
                <w:szCs w:val="20"/>
              </w:rPr>
            </w:pPr>
            <w:r w:rsidRPr="005E00CB">
              <w:rPr>
                <w:b/>
                <w:sz w:val="20"/>
                <w:szCs w:val="20"/>
              </w:rPr>
              <w:t xml:space="preserve">Figure </w:t>
            </w:r>
            <w:r>
              <w:rPr>
                <w:b/>
                <w:sz w:val="20"/>
                <w:szCs w:val="20"/>
              </w:rPr>
              <w:t>1</w:t>
            </w:r>
            <w:r w:rsidRPr="005E00CB"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t>United Nations</w:t>
            </w:r>
            <w:r w:rsidRPr="005E00CB"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t>regional</w:t>
            </w:r>
            <w:r w:rsidRPr="005E00CB">
              <w:rPr>
                <w:sz w:val="20"/>
                <w:szCs w:val="20"/>
              </w:rPr>
              <w:t xml:space="preserve"> classification</w:t>
            </w:r>
          </w:p>
          <w:p w14:paraId="31E96603" w14:textId="05BAFB35" w:rsidR="00D37037" w:rsidRDefault="00D37037" w:rsidP="006F7BC9">
            <w:r>
              <w:rPr>
                <w:sz w:val="20"/>
                <w:szCs w:val="20"/>
              </w:rPr>
              <w:t xml:space="preserve">Source: </w:t>
            </w:r>
            <w:r>
              <w:rPr>
                <w:sz w:val="20"/>
                <w:szCs w:val="20"/>
              </w:rPr>
              <w:fldChar w:fldCharType="begin"/>
            </w:r>
            <w:r w:rsidR="007A6FD5">
              <w:rPr>
                <w:sz w:val="20"/>
                <w:szCs w:val="20"/>
              </w:rPr>
              <w:instrText xml:space="preserve"> ADDIN ZOTERO_ITEM CSL_CITATION {"citationID":"JLdvAc8C","properties":{"formattedCitation":"(Wikipedia, 2020a)","plainCitation":"(Wikipedia, 2020a)","dontUpdate":true,"noteIndex":0},"citationItems":[{"id":660,"uris":["http://zotero.org/users/2382405/items/AHF2KF63",["http://zotero.org/users/2382405/items/AHF2KF63"]],"itemData":{"id":660,"type":"webpage","title":"File:United Nations geographical subregions.png","URL":"https://commons.wikimedia.org/wiki/File:United_Nations_geographical_subregions.png","author":[{"literal":"Wikipedia"}],"issued":{"date-parts":[["2020"]]}}}],"schema":"https://github.com/citation-style-language/schema/raw/master/csl-citation.json"} 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sz w:val="20"/>
              </w:rPr>
              <w:t>Wikipedia (</w:t>
            </w:r>
            <w:r w:rsidRPr="00605D60">
              <w:rPr>
                <w:sz w:val="20"/>
              </w:rPr>
              <w:t>2020a)</w:t>
            </w:r>
            <w:r>
              <w:rPr>
                <w:sz w:val="20"/>
                <w:szCs w:val="20"/>
              </w:rPr>
              <w:fldChar w:fldCharType="end"/>
            </w:r>
            <w:r w:rsidR="00573446">
              <w:rPr>
                <w:sz w:val="20"/>
                <w:szCs w:val="20"/>
              </w:rPr>
              <w:t xml:space="preserve"> based on </w:t>
            </w:r>
            <w:r w:rsidR="00573446" w:rsidRPr="00573446">
              <w:rPr>
                <w:sz w:val="20"/>
                <w:szCs w:val="20"/>
              </w:rPr>
              <w:fldChar w:fldCharType="begin"/>
            </w:r>
            <w:r w:rsidR="001162B7">
              <w:rPr>
                <w:sz w:val="20"/>
                <w:szCs w:val="20"/>
              </w:rPr>
              <w:instrText xml:space="preserve"> ADDIN ZOTERO_ITEM CSL_CITATION {"citationID":"Y4tEwTHa","properties":{"formattedCitation":"(UN Statistics Division, 2020)","plainCitation":"(UN Statistics Division, 2020)","dontUpdate":true,"noteIndex":0},"citationItems":[{"id":661,"uris":["http://zotero.org/users/2382405/items/47LAK2UF",["http://zotero.org/users/2382405/items/47LAK2UF"]],"itemData":{"id":661,"type":"webpage","title":"Standard country or area codes for statistical use (M49)","URL":"https://unstats.un.org/unsd/methodology/m49/","author":[{"literal":"UNSD"}],"issued":{"date-parts":[["2023"]]}}}],"schema":"https://github.com/citation-style-language/schema/raw/master/csl-citation.json"} </w:instrText>
            </w:r>
            <w:r w:rsidR="00573446" w:rsidRPr="00573446">
              <w:rPr>
                <w:sz w:val="20"/>
                <w:szCs w:val="20"/>
              </w:rPr>
              <w:fldChar w:fldCharType="separate"/>
            </w:r>
            <w:r w:rsidR="00573446" w:rsidRPr="00573446">
              <w:rPr>
                <w:sz w:val="20"/>
                <w:szCs w:val="20"/>
              </w:rPr>
              <w:t>UN Statistics Division (2020)</w:t>
            </w:r>
            <w:r w:rsidR="00573446" w:rsidRPr="00573446">
              <w:rPr>
                <w:sz w:val="20"/>
                <w:szCs w:val="20"/>
              </w:rPr>
              <w:fldChar w:fldCharType="end"/>
            </w:r>
          </w:p>
        </w:tc>
      </w:tr>
    </w:tbl>
    <w:p w14:paraId="009D4801" w14:textId="77777777" w:rsidR="00D37037" w:rsidRDefault="00D37037" w:rsidP="00D37037">
      <w:r>
        <w:lastRenderedPageBreak/>
        <w:br w:type="page"/>
      </w:r>
    </w:p>
    <w:tbl>
      <w:tblPr>
        <w:tblStyle w:val="Tabelrast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218"/>
      </w:tblGrid>
      <w:tr w:rsidR="00D37037" w14:paraId="25AB49B3" w14:textId="77777777" w:rsidTr="006F7BC9">
        <w:tc>
          <w:tcPr>
            <w:tcW w:w="14218" w:type="dxa"/>
          </w:tcPr>
          <w:p w14:paraId="2CDFED9C" w14:textId="77777777" w:rsidR="00D37037" w:rsidRDefault="00D37037" w:rsidP="006F7BC9">
            <w:pPr>
              <w:jc w:val="center"/>
            </w:pPr>
            <w:r>
              <w:rPr>
                <w:noProof/>
                <w:lang w:eastAsia="en-GB"/>
              </w:rPr>
              <w:lastRenderedPageBreak/>
              <w:drawing>
                <wp:inline distT="0" distB="0" distL="0" distR="0" wp14:anchorId="45C906D8" wp14:editId="4C185B98">
                  <wp:extent cx="7203136" cy="4752000"/>
                  <wp:effectExtent l="0" t="0" r="0" b="0"/>
                  <wp:docPr id="12" name="Afbeelding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" name="Afbeelding 11"/>
                          <pic:cNvPicPr>
                            <a:picLocks noChangeAspect="1"/>
                          </pic:cNvPicPr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203136" cy="4752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D37037" w14:paraId="53E8A8C6" w14:textId="77777777" w:rsidTr="006F7BC9">
        <w:tc>
          <w:tcPr>
            <w:tcW w:w="14218" w:type="dxa"/>
          </w:tcPr>
          <w:p w14:paraId="373716B5" w14:textId="77777777" w:rsidR="00D37037" w:rsidRPr="000A2804" w:rsidRDefault="00D37037" w:rsidP="006F7BC9">
            <w:pPr>
              <w:rPr>
                <w:sz w:val="20"/>
                <w:szCs w:val="20"/>
              </w:rPr>
            </w:pPr>
            <w:r w:rsidRPr="000A2804">
              <w:rPr>
                <w:b/>
                <w:sz w:val="20"/>
                <w:szCs w:val="20"/>
              </w:rPr>
              <w:lastRenderedPageBreak/>
              <w:t xml:space="preserve">Figure </w:t>
            </w:r>
            <w:r w:rsidR="00A02417">
              <w:rPr>
                <w:b/>
                <w:sz w:val="20"/>
                <w:szCs w:val="20"/>
              </w:rPr>
              <w:t>2</w:t>
            </w:r>
            <w:r>
              <w:rPr>
                <w:sz w:val="20"/>
                <w:szCs w:val="20"/>
              </w:rPr>
              <w:t xml:space="preserve"> </w:t>
            </w:r>
            <w:r w:rsidRPr="000A2804">
              <w:rPr>
                <w:sz w:val="20"/>
                <w:szCs w:val="20"/>
              </w:rPr>
              <w:t>Pacific Culture Areas</w:t>
            </w:r>
          </w:p>
          <w:p w14:paraId="576EE233" w14:textId="3F18F6FB" w:rsidR="00D37037" w:rsidRDefault="00D37037" w:rsidP="006F7BC9">
            <w:r w:rsidRPr="000A2804">
              <w:rPr>
                <w:i/>
                <w:sz w:val="20"/>
                <w:szCs w:val="20"/>
              </w:rPr>
              <w:t>Source</w:t>
            </w:r>
            <w:r w:rsidRPr="000A2804">
              <w:rPr>
                <w:sz w:val="20"/>
                <w:szCs w:val="20"/>
              </w:rPr>
              <w:t xml:space="preserve">: </w:t>
            </w:r>
            <w:r w:rsidRPr="000A2804">
              <w:rPr>
                <w:sz w:val="20"/>
                <w:szCs w:val="20"/>
              </w:rPr>
              <w:fldChar w:fldCharType="begin"/>
            </w:r>
            <w:r w:rsidR="007A6FD5">
              <w:rPr>
                <w:sz w:val="20"/>
                <w:szCs w:val="20"/>
              </w:rPr>
              <w:instrText xml:space="preserve"> ADDIN ZOTERO_ITEM CSL_CITATION {"citationID":"xJcAKYZW","properties":{"formattedCitation":"(Wikipedia, 2020b)","plainCitation":"(Wikipedia, 2020b)","dontUpdate":true,"noteIndex":0},"citationItems":[{"id":665,"uris":["http://zotero.org/users/2382405/items/SA43JU79",["http://zotero.org/users/2382405/items/SA43JU79"]],"itemData":{"id":665,"type":"webpage","title":"Pacific Culture Areas","URL":"https://nl.m.wikipedia.org/wiki/Bestand:Pacific_Culture_Areas.png","author":[{"literal":"Wikipedia"}],"issued":{"date-parts":[["2020"]]}}}],"schema":"https://github.com/citation-style-language/schema/raw/master/csl-citation.json"} </w:instrText>
            </w:r>
            <w:r w:rsidRPr="000A2804">
              <w:rPr>
                <w:sz w:val="20"/>
                <w:szCs w:val="20"/>
              </w:rPr>
              <w:fldChar w:fldCharType="separate"/>
            </w:r>
            <w:r>
              <w:rPr>
                <w:sz w:val="20"/>
              </w:rPr>
              <w:t>Wikipedia</w:t>
            </w:r>
            <w:r w:rsidRPr="00605D60">
              <w:rPr>
                <w:sz w:val="20"/>
              </w:rPr>
              <w:t xml:space="preserve"> </w:t>
            </w:r>
            <w:r>
              <w:rPr>
                <w:sz w:val="20"/>
              </w:rPr>
              <w:t>(</w:t>
            </w:r>
            <w:r w:rsidRPr="00605D60">
              <w:rPr>
                <w:sz w:val="20"/>
              </w:rPr>
              <w:t>2020b)</w:t>
            </w:r>
            <w:r w:rsidRPr="000A2804">
              <w:rPr>
                <w:sz w:val="20"/>
                <w:szCs w:val="20"/>
              </w:rPr>
              <w:fldChar w:fldCharType="end"/>
            </w:r>
          </w:p>
        </w:tc>
      </w:tr>
    </w:tbl>
    <w:p w14:paraId="1F9FA380" w14:textId="77777777" w:rsidR="0056081B" w:rsidRDefault="0056081B" w:rsidP="0056081B">
      <w:r>
        <w:br w:type="page"/>
      </w:r>
    </w:p>
    <w:tbl>
      <w:tblPr>
        <w:tblStyle w:val="Tabelrast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721"/>
      </w:tblGrid>
      <w:tr w:rsidR="00D16089" w:rsidRPr="005E00CB" w14:paraId="008441D9" w14:textId="77777777" w:rsidTr="0056081B">
        <w:tc>
          <w:tcPr>
            <w:tcW w:w="14721" w:type="dxa"/>
          </w:tcPr>
          <w:p w14:paraId="4A502ABC" w14:textId="77777777" w:rsidR="00D16089" w:rsidRPr="005E00CB" w:rsidRDefault="00D16089" w:rsidP="00681697">
            <w:r w:rsidRPr="005E00CB">
              <w:rPr>
                <w:noProof/>
                <w:lang w:eastAsia="en-GB"/>
              </w:rPr>
              <w:lastRenderedPageBreak/>
              <w:drawing>
                <wp:inline distT="0" distB="0" distL="0" distR="0" wp14:anchorId="01DA16C8" wp14:editId="26A8A15E">
                  <wp:extent cx="9210717" cy="3888000"/>
                  <wp:effectExtent l="0" t="0" r="0" b="0"/>
                  <wp:docPr id="2" name="Afbeelding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" name="Afbeelding 1"/>
                          <pic:cNvPicPr>
                            <a:picLocks noChangeAspect="1"/>
                          </pic:cNvPicPr>
                        </pic:nvPicPr>
                        <pic:blipFill>
                          <a:blip r:embed="rId1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210717" cy="38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D16089" w:rsidRPr="005E00CB" w14:paraId="34ECB6DE" w14:textId="77777777" w:rsidTr="0056081B">
        <w:tc>
          <w:tcPr>
            <w:tcW w:w="14721" w:type="dxa"/>
          </w:tcPr>
          <w:p w14:paraId="6CDEC33F" w14:textId="77777777" w:rsidR="00D16089" w:rsidRPr="005E00CB" w:rsidRDefault="000D7CD5" w:rsidP="00681697">
            <w:pPr>
              <w:rPr>
                <w:sz w:val="20"/>
                <w:szCs w:val="20"/>
              </w:rPr>
            </w:pPr>
            <w:r w:rsidRPr="005E00CB">
              <w:rPr>
                <w:b/>
                <w:sz w:val="20"/>
                <w:szCs w:val="20"/>
              </w:rPr>
              <w:t xml:space="preserve">Figure </w:t>
            </w:r>
            <w:r w:rsidR="00B567BF">
              <w:rPr>
                <w:b/>
                <w:sz w:val="20"/>
                <w:szCs w:val="20"/>
              </w:rPr>
              <w:t>3</w:t>
            </w:r>
            <w:r w:rsidRPr="005E00CB">
              <w:rPr>
                <w:sz w:val="20"/>
                <w:szCs w:val="20"/>
              </w:rPr>
              <w:t xml:space="preserve"> </w:t>
            </w:r>
            <w:r w:rsidR="0067350E">
              <w:rPr>
                <w:sz w:val="20"/>
                <w:szCs w:val="20"/>
              </w:rPr>
              <w:t>R</w:t>
            </w:r>
            <w:r w:rsidR="00035D9A">
              <w:rPr>
                <w:sz w:val="20"/>
                <w:szCs w:val="20"/>
              </w:rPr>
              <w:t>egional</w:t>
            </w:r>
            <w:r w:rsidRPr="005E00CB">
              <w:rPr>
                <w:sz w:val="20"/>
                <w:szCs w:val="20"/>
              </w:rPr>
              <w:t xml:space="preserve"> classification</w:t>
            </w:r>
            <w:r w:rsidR="00481473">
              <w:rPr>
                <w:sz w:val="20"/>
                <w:szCs w:val="20"/>
              </w:rPr>
              <w:t xml:space="preserve"> based on </w:t>
            </w:r>
            <w:r w:rsidR="00481473" w:rsidRPr="00481473">
              <w:rPr>
                <w:sz w:val="20"/>
                <w:szCs w:val="20"/>
              </w:rPr>
              <w:t>large landmass</w:t>
            </w:r>
            <w:r w:rsidR="00481473">
              <w:rPr>
                <w:sz w:val="20"/>
                <w:szCs w:val="20"/>
              </w:rPr>
              <w:t>es</w:t>
            </w:r>
          </w:p>
          <w:p w14:paraId="38F5488A" w14:textId="0989367C" w:rsidR="000D7CD5" w:rsidRPr="005E00CB" w:rsidRDefault="000D7CD5" w:rsidP="00681697">
            <w:r w:rsidRPr="005E00CB">
              <w:rPr>
                <w:i/>
                <w:sz w:val="20"/>
                <w:szCs w:val="20"/>
              </w:rPr>
              <w:t>Source</w:t>
            </w:r>
            <w:r w:rsidRPr="005E00CB">
              <w:rPr>
                <w:sz w:val="20"/>
                <w:szCs w:val="20"/>
              </w:rPr>
              <w:t xml:space="preserve">: </w:t>
            </w:r>
            <w:r w:rsidRPr="005E00CB">
              <w:rPr>
                <w:sz w:val="20"/>
                <w:szCs w:val="20"/>
              </w:rPr>
              <w:fldChar w:fldCharType="begin"/>
            </w:r>
            <w:r w:rsidR="007A6FD5">
              <w:rPr>
                <w:sz w:val="20"/>
                <w:szCs w:val="20"/>
              </w:rPr>
              <w:instrText xml:space="preserve"> ADDIN ZOTERO_ITEM CSL_CITATION {"citationID":"9BxWCMCS","properties":{"formattedCitation":"(Allroggen et al., 2015)","plainCitation":"(Allroggen et al., 2015)","dontUpdate":true,"noteIndex":0},"citationItems":[{"id":151,"uris":["http://zotero.org/users/2382405/items/Z3DMD3TA",["http://zotero.org/users/2382405/items/Z3DMD3TA"]],"itemData":{"id":151,"type":"article-journal","container-title":"Transportation Research Part E: Logistics and Transportation Review","page":"184-201","title":"How air transport connects the world–A new metric of air connectivity and its evolution between 1990 and 2012","volume":"80","author":[{"family":"Allroggen","given":"Florian"},{"family":"Wittman","given":"Michael D."},{"family":"Malina","given":"Robert"}],"issued":{"date-parts":[["2015"]]}}}],"schema":"https://github.com/citation-style-language/schema/raw/master/csl-citation.json"} </w:instrText>
            </w:r>
            <w:r w:rsidRPr="005E00CB">
              <w:rPr>
                <w:sz w:val="20"/>
                <w:szCs w:val="20"/>
              </w:rPr>
              <w:fldChar w:fldCharType="separate"/>
            </w:r>
            <w:r w:rsidRPr="005E00CB">
              <w:rPr>
                <w:sz w:val="20"/>
                <w:szCs w:val="20"/>
              </w:rPr>
              <w:t>Allroggen et al. (2015)</w:t>
            </w:r>
            <w:r w:rsidRPr="005E00CB">
              <w:rPr>
                <w:sz w:val="20"/>
                <w:szCs w:val="20"/>
              </w:rPr>
              <w:fldChar w:fldCharType="end"/>
            </w:r>
          </w:p>
        </w:tc>
      </w:tr>
    </w:tbl>
    <w:p w14:paraId="7830293A" w14:textId="77777777" w:rsidR="0056081B" w:rsidRDefault="0056081B" w:rsidP="0056081B">
      <w:r>
        <w:br w:type="page"/>
      </w:r>
    </w:p>
    <w:tbl>
      <w:tblPr>
        <w:tblStyle w:val="Tabelrast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786"/>
      </w:tblGrid>
      <w:tr w:rsidR="005D71D0" w:rsidRPr="005E00CB" w14:paraId="2DEF0632" w14:textId="77777777" w:rsidTr="0056081B">
        <w:tc>
          <w:tcPr>
            <w:tcW w:w="14786" w:type="dxa"/>
          </w:tcPr>
          <w:p w14:paraId="6AAA9A51" w14:textId="77777777" w:rsidR="005D71D0" w:rsidRPr="005E00CB" w:rsidRDefault="004842E7" w:rsidP="00C52EBB">
            <w:pPr>
              <w:jc w:val="center"/>
            </w:pPr>
            <w:r>
              <w:rPr>
                <w:noProof/>
                <w:lang w:eastAsia="en-GB"/>
              </w:rPr>
              <w:lastRenderedPageBreak/>
              <w:drawing>
                <wp:inline distT="0" distB="0" distL="0" distR="0" wp14:anchorId="5BAB90EF" wp14:editId="5FE3F890">
                  <wp:extent cx="9280112" cy="4536000"/>
                  <wp:effectExtent l="0" t="0" r="0" b="0"/>
                  <wp:docPr id="1" name="Afbeelding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b2.jpg"/>
                          <pic:cNvPicPr/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280112" cy="4536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5D71D0" w:rsidRPr="005E00CB" w14:paraId="3D08E5FA" w14:textId="77777777" w:rsidTr="0056081B">
        <w:tc>
          <w:tcPr>
            <w:tcW w:w="14786" w:type="dxa"/>
          </w:tcPr>
          <w:p w14:paraId="45CD6DCD" w14:textId="77777777" w:rsidR="005D71D0" w:rsidRDefault="00B567BF">
            <w:pPr>
              <w:rPr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Figure 4</w:t>
            </w:r>
            <w:r w:rsidR="005D71D0" w:rsidRPr="005E00CB">
              <w:rPr>
                <w:sz w:val="20"/>
                <w:szCs w:val="20"/>
              </w:rPr>
              <w:t xml:space="preserve"> World Bank </w:t>
            </w:r>
            <w:r w:rsidR="00035D9A">
              <w:rPr>
                <w:sz w:val="20"/>
                <w:szCs w:val="20"/>
              </w:rPr>
              <w:t>regional</w:t>
            </w:r>
            <w:r w:rsidR="005D71D0" w:rsidRPr="005E00CB">
              <w:rPr>
                <w:sz w:val="20"/>
                <w:szCs w:val="20"/>
              </w:rPr>
              <w:t xml:space="preserve"> classification</w:t>
            </w:r>
          </w:p>
          <w:p w14:paraId="74FA2FCE" w14:textId="0BB67A3A" w:rsidR="002D5240" w:rsidRPr="005E00CB" w:rsidRDefault="002D5240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lastRenderedPageBreak/>
              <w:t xml:space="preserve">Source: </w:t>
            </w:r>
            <w:r w:rsidR="00575A94">
              <w:rPr>
                <w:sz w:val="20"/>
                <w:szCs w:val="20"/>
              </w:rPr>
              <w:fldChar w:fldCharType="begin"/>
            </w:r>
            <w:r w:rsidR="007A6FD5">
              <w:rPr>
                <w:sz w:val="20"/>
                <w:szCs w:val="20"/>
              </w:rPr>
              <w:instrText xml:space="preserve"> ADDIN ZOTERO_ITEM CSL_CITATION {"citationID":"dBeeDv2D","properties":{"formattedCitation":"(World Bank, 2018)","plainCitation":"(World Bank, 2018)","dontUpdate":true,"noteIndex":0},"citationItems":[{"id":785,"uris":["http://zotero.org/users/2382405/items/HQMETH3J",["http://zotero.org/users/2382405/items/HQMETH3J"]],"itemData":{"id":785,"type":"book","event-place":"Washington, DC","publisher":"World Bank","publisher-place":"Washington, DC","title":"Atlas of Sustainable Development Goals 2018: World Development Indicators","author":[{"literal":"World Bank"}],"issued":{"date-parts":[["2018"]]}}}],"schema":"https://github.com/citation-style-language/schema/raw/master/csl-citation.json"} </w:instrText>
            </w:r>
            <w:r w:rsidR="00575A94">
              <w:rPr>
                <w:sz w:val="20"/>
                <w:szCs w:val="20"/>
              </w:rPr>
              <w:fldChar w:fldCharType="separate"/>
            </w:r>
            <w:r w:rsidR="00575A94">
              <w:rPr>
                <w:sz w:val="20"/>
              </w:rPr>
              <w:t>World Bank</w:t>
            </w:r>
            <w:r w:rsidR="00575A94" w:rsidRPr="00575A94">
              <w:rPr>
                <w:sz w:val="20"/>
              </w:rPr>
              <w:t xml:space="preserve"> </w:t>
            </w:r>
            <w:r w:rsidR="00575A94">
              <w:rPr>
                <w:sz w:val="20"/>
              </w:rPr>
              <w:t>(</w:t>
            </w:r>
            <w:r w:rsidR="00575A94" w:rsidRPr="00575A94">
              <w:rPr>
                <w:sz w:val="20"/>
              </w:rPr>
              <w:t>2018)</w:t>
            </w:r>
            <w:r w:rsidR="00575A94">
              <w:rPr>
                <w:sz w:val="20"/>
                <w:szCs w:val="20"/>
              </w:rPr>
              <w:fldChar w:fldCharType="end"/>
            </w:r>
          </w:p>
        </w:tc>
      </w:tr>
    </w:tbl>
    <w:p w14:paraId="196B7047" w14:textId="77777777" w:rsidR="0056081B" w:rsidRDefault="0056081B" w:rsidP="0056081B">
      <w:r>
        <w:lastRenderedPageBreak/>
        <w:br w:type="page"/>
      </w:r>
    </w:p>
    <w:tbl>
      <w:tblPr>
        <w:tblStyle w:val="Tabelraster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786"/>
      </w:tblGrid>
      <w:tr w:rsidR="007B1413" w14:paraId="443E28EE" w14:textId="77777777" w:rsidTr="00930AFA">
        <w:tc>
          <w:tcPr>
            <w:tcW w:w="5000" w:type="pct"/>
          </w:tcPr>
          <w:p w14:paraId="49BF2012" w14:textId="77777777" w:rsidR="007B1413" w:rsidRDefault="00930AFA" w:rsidP="007B1413">
            <w:pPr>
              <w:jc w:val="center"/>
            </w:pPr>
            <w:r>
              <w:rPr>
                <w:noProof/>
                <w:lang w:eastAsia="en-GB"/>
              </w:rPr>
              <w:lastRenderedPageBreak/>
              <w:drawing>
                <wp:inline distT="0" distB="0" distL="0" distR="0" wp14:anchorId="47C3A10D" wp14:editId="3706496A">
                  <wp:extent cx="8199705" cy="4932000"/>
                  <wp:effectExtent l="0" t="0" r="0" b="2540"/>
                  <wp:docPr id="8" name="Afbeelding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" name="CGIAR.png"/>
                          <pic:cNvPicPr/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199705" cy="4932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B1413" w:rsidRPr="003A7B8D" w14:paraId="464C782B" w14:textId="77777777" w:rsidTr="00930AFA">
        <w:tc>
          <w:tcPr>
            <w:tcW w:w="5000" w:type="pct"/>
          </w:tcPr>
          <w:p w14:paraId="1FB51CDD" w14:textId="77777777" w:rsidR="007B1413" w:rsidRPr="000255E0" w:rsidRDefault="007B1413" w:rsidP="007B1413">
            <w:pPr>
              <w:rPr>
                <w:rFonts w:asciiTheme="majorHAnsi" w:hAnsiTheme="majorHAnsi"/>
                <w:sz w:val="20"/>
                <w:szCs w:val="20"/>
                <w:lang w:val="fr-FR"/>
              </w:rPr>
            </w:pPr>
            <w:r w:rsidRPr="000255E0">
              <w:rPr>
                <w:b/>
                <w:sz w:val="20"/>
                <w:szCs w:val="20"/>
                <w:lang w:val="fr-FR"/>
              </w:rPr>
              <w:lastRenderedPageBreak/>
              <w:t>Figure 5</w:t>
            </w:r>
            <w:r w:rsidRPr="000255E0">
              <w:rPr>
                <w:sz w:val="20"/>
                <w:szCs w:val="20"/>
                <w:lang w:val="fr-FR"/>
              </w:rPr>
              <w:t xml:space="preserve"> </w:t>
            </w:r>
            <w:r w:rsidRPr="000255E0">
              <w:rPr>
                <w:rFonts w:asciiTheme="majorHAnsi" w:hAnsiTheme="majorHAnsi"/>
                <w:sz w:val="20"/>
                <w:szCs w:val="20"/>
                <w:lang w:val="fr-FR"/>
              </w:rPr>
              <w:t xml:space="preserve">CGIAR </w:t>
            </w:r>
            <w:proofErr w:type="spellStart"/>
            <w:r w:rsidRPr="000255E0">
              <w:rPr>
                <w:rFonts w:asciiTheme="majorHAnsi" w:hAnsiTheme="majorHAnsi"/>
                <w:sz w:val="20"/>
                <w:szCs w:val="20"/>
                <w:lang w:val="fr-FR"/>
              </w:rPr>
              <w:t>regional</w:t>
            </w:r>
            <w:proofErr w:type="spellEnd"/>
            <w:r w:rsidRPr="000255E0">
              <w:rPr>
                <w:rFonts w:asciiTheme="majorHAnsi" w:hAnsiTheme="majorHAnsi"/>
                <w:sz w:val="20"/>
                <w:szCs w:val="20"/>
                <w:lang w:val="fr-FR"/>
              </w:rPr>
              <w:t xml:space="preserve"> classification</w:t>
            </w:r>
          </w:p>
          <w:p w14:paraId="0220FB11" w14:textId="24F13BA5" w:rsidR="00930AFA" w:rsidRPr="000255E0" w:rsidRDefault="00930AFA" w:rsidP="007B1413">
            <w:pPr>
              <w:rPr>
                <w:sz w:val="20"/>
                <w:szCs w:val="20"/>
                <w:lang w:val="fr-FR"/>
              </w:rPr>
            </w:pPr>
            <w:r w:rsidRPr="000255E0">
              <w:rPr>
                <w:rFonts w:asciiTheme="majorHAnsi" w:hAnsiTheme="majorHAnsi"/>
                <w:sz w:val="20"/>
                <w:szCs w:val="20"/>
                <w:lang w:val="fr-FR"/>
              </w:rPr>
              <w:t xml:space="preserve">Source: </w:t>
            </w:r>
            <w:r>
              <w:rPr>
                <w:rFonts w:asciiTheme="majorHAnsi" w:hAnsiTheme="majorHAnsi"/>
                <w:sz w:val="20"/>
                <w:szCs w:val="20"/>
              </w:rPr>
              <w:fldChar w:fldCharType="begin"/>
            </w:r>
            <w:r w:rsidR="002F14AB">
              <w:rPr>
                <w:rFonts w:asciiTheme="majorHAnsi" w:hAnsiTheme="majorHAnsi"/>
                <w:sz w:val="20"/>
                <w:szCs w:val="20"/>
                <w:lang w:val="fr-FR"/>
              </w:rPr>
              <w:instrText xml:space="preserve"> ADDIN ZOTERO_ITEM CSL_CITATION {"citationID":"EFyaGJVS","properties":{"formattedCitation":"(CGIAR, 2021b)","plainCitation":"(CGIAR, 2021b)","noteIndex":0},"citationItems":[{"id":984,"uris":["http://zotero.org/users/2382405/items/FVMY9DHU",["http://zotero.org/users/2382405/items/FVMY9DHU"]],"itemData":{"id":984,"type":"book","title":"CGIAR 2030 Research and Innovation Strategy","author":[{"literal":"CGIAR"}],"issued":{"date-parts":[["2021"]]}}}],"schema":"https://github.com/citation-style-language/schema/raw/master/csl-citation.json"} </w:instrText>
            </w:r>
            <w:r>
              <w:rPr>
                <w:rFonts w:asciiTheme="majorHAnsi" w:hAnsiTheme="majorHAnsi"/>
                <w:sz w:val="20"/>
                <w:szCs w:val="20"/>
              </w:rPr>
              <w:fldChar w:fldCharType="separate"/>
            </w:r>
            <w:r w:rsidR="002F14AB" w:rsidRPr="003A7B8D">
              <w:rPr>
                <w:sz w:val="20"/>
                <w:lang w:val="fr-FR"/>
              </w:rPr>
              <w:t>CGIAR (2021b)</w:t>
            </w:r>
            <w:r>
              <w:rPr>
                <w:rFonts w:asciiTheme="majorHAnsi" w:hAnsiTheme="majorHAnsi"/>
                <w:sz w:val="20"/>
                <w:szCs w:val="20"/>
              </w:rPr>
              <w:fldChar w:fldCharType="end"/>
            </w:r>
          </w:p>
        </w:tc>
      </w:tr>
    </w:tbl>
    <w:p w14:paraId="7EAADDEA" w14:textId="77777777" w:rsidR="007B1413" w:rsidRPr="000255E0" w:rsidRDefault="007B1413" w:rsidP="007B1413">
      <w:pPr>
        <w:rPr>
          <w:lang w:val="fr-FR"/>
        </w:rPr>
      </w:pPr>
    </w:p>
    <w:p w14:paraId="68F65E43" w14:textId="77777777" w:rsidR="007B1413" w:rsidRPr="000255E0" w:rsidRDefault="007B1413" w:rsidP="007B1413">
      <w:pPr>
        <w:rPr>
          <w:lang w:val="fr-FR"/>
        </w:rPr>
        <w:sectPr w:rsidR="007B1413" w:rsidRPr="000255E0" w:rsidSect="00930AFA">
          <w:headerReference w:type="default" r:id="rId14"/>
          <w:footerReference w:type="even" r:id="rId15"/>
          <w:footerReference w:type="default" r:id="rId16"/>
          <w:pgSz w:w="16838" w:h="11906" w:orient="landscape" w:code="9"/>
          <w:pgMar w:top="1134" w:right="1134" w:bottom="1134" w:left="1134" w:header="1701" w:footer="1701" w:gutter="0"/>
          <w:cols w:space="708"/>
          <w:docGrid w:linePitch="360"/>
        </w:sectPr>
      </w:pPr>
    </w:p>
    <w:p w14:paraId="4E8B11AC" w14:textId="77777777" w:rsidR="003507B3" w:rsidRDefault="00654949" w:rsidP="006F7BC9">
      <w:pPr>
        <w:pStyle w:val="Kop1"/>
      </w:pPr>
      <w:r>
        <w:lastRenderedPageBreak/>
        <w:t>Mapping information</w:t>
      </w:r>
    </w:p>
    <w:tbl>
      <w:tblPr>
        <w:tblStyle w:val="Tabelraster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54"/>
      </w:tblGrid>
      <w:tr w:rsidR="003507B3" w14:paraId="3956DE0F" w14:textId="77777777" w:rsidTr="00F93F26">
        <w:tc>
          <w:tcPr>
            <w:tcW w:w="5000" w:type="pct"/>
          </w:tcPr>
          <w:p w14:paraId="4831CB73" w14:textId="2AF028FF" w:rsidR="003507B3" w:rsidRDefault="00FC1F06" w:rsidP="00F93F26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5A617F7C" wp14:editId="66682468">
                  <wp:extent cx="6120130" cy="6609715"/>
                  <wp:effectExtent l="0" t="0" r="0" b="635"/>
                  <wp:docPr id="5" name="Afbeelding 5" descr="Afbeelding met kaart&#10;&#10;Automatisch gegenereerde beschrijvi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" name="Afbeelding 5" descr="Afbeelding met kaart&#10;&#10;Automatisch gegenereerde beschrijving"/>
                          <pic:cNvPicPr/>
                        </pic:nvPicPr>
                        <pic:blipFill>
                          <a:blip r:embed="rId1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120130" cy="660971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3507B3" w14:paraId="74844126" w14:textId="77777777" w:rsidTr="00F93F26">
        <w:tc>
          <w:tcPr>
            <w:tcW w:w="5000" w:type="pct"/>
          </w:tcPr>
          <w:p w14:paraId="5491B2C6" w14:textId="7135CCCE" w:rsidR="003507B3" w:rsidRPr="003507B3" w:rsidRDefault="003507B3" w:rsidP="007B1413">
            <w:pPr>
              <w:rPr>
                <w:sz w:val="20"/>
                <w:szCs w:val="20"/>
              </w:rPr>
            </w:pPr>
            <w:r w:rsidRPr="003507B3">
              <w:rPr>
                <w:b/>
                <w:sz w:val="20"/>
                <w:szCs w:val="20"/>
              </w:rPr>
              <w:t xml:space="preserve">Figure </w:t>
            </w:r>
            <w:r w:rsidR="007B1413">
              <w:rPr>
                <w:b/>
                <w:sz w:val="20"/>
                <w:szCs w:val="20"/>
              </w:rPr>
              <w:t>6</w:t>
            </w:r>
            <w:r w:rsidRPr="003507B3">
              <w:rPr>
                <w:sz w:val="20"/>
                <w:szCs w:val="20"/>
              </w:rPr>
              <w:t xml:space="preserve"> Map of countries included in (A) </w:t>
            </w:r>
            <w:proofErr w:type="spellStart"/>
            <w:r w:rsidRPr="003507B3">
              <w:rPr>
                <w:sz w:val="20"/>
                <w:szCs w:val="20"/>
              </w:rPr>
              <w:t>EU_map</w:t>
            </w:r>
            <w:proofErr w:type="spellEnd"/>
            <w:r w:rsidRPr="003507B3">
              <w:rPr>
                <w:sz w:val="20"/>
                <w:szCs w:val="20"/>
              </w:rPr>
              <w:t xml:space="preserve"> and (B) </w:t>
            </w:r>
            <w:proofErr w:type="spellStart"/>
            <w:r w:rsidRPr="003507B3">
              <w:rPr>
                <w:sz w:val="20"/>
                <w:szCs w:val="20"/>
              </w:rPr>
              <w:t>E</w:t>
            </w:r>
            <w:r w:rsidR="00706590">
              <w:rPr>
                <w:sz w:val="20"/>
                <w:szCs w:val="20"/>
              </w:rPr>
              <w:t>U</w:t>
            </w:r>
            <w:r w:rsidRPr="003507B3">
              <w:rPr>
                <w:sz w:val="20"/>
                <w:szCs w:val="20"/>
              </w:rPr>
              <w:t>_extended</w:t>
            </w:r>
            <w:proofErr w:type="spellEnd"/>
            <w:r w:rsidRPr="003507B3">
              <w:rPr>
                <w:sz w:val="20"/>
                <w:szCs w:val="20"/>
              </w:rPr>
              <w:t>.</w:t>
            </w:r>
          </w:p>
        </w:tc>
      </w:tr>
    </w:tbl>
    <w:p w14:paraId="10C44C3D" w14:textId="77777777" w:rsidR="00654949" w:rsidRDefault="00654949" w:rsidP="003507B3"/>
    <w:p w14:paraId="55AD7655" w14:textId="77777777" w:rsidR="00353BE5" w:rsidRDefault="00353BE5">
      <w:pPr>
        <w:spacing w:before="0" w:after="0" w:line="240" w:lineRule="auto"/>
      </w:pPr>
      <w:r>
        <w:br w:type="page"/>
      </w:r>
    </w:p>
    <w:tbl>
      <w:tblPr>
        <w:tblStyle w:val="Tabelrast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54"/>
      </w:tblGrid>
      <w:tr w:rsidR="00353BE5" w14:paraId="20E792EC" w14:textId="77777777" w:rsidTr="00353BE5">
        <w:tc>
          <w:tcPr>
            <w:tcW w:w="9854" w:type="dxa"/>
          </w:tcPr>
          <w:p w14:paraId="7AA1813A" w14:textId="77777777" w:rsidR="00353BE5" w:rsidRDefault="00D86EBB" w:rsidP="00654949">
            <w:r>
              <w:rPr>
                <w:noProof/>
                <w:lang w:eastAsia="en-GB"/>
              </w:rPr>
              <w:lastRenderedPageBreak/>
              <w:drawing>
                <wp:inline distT="0" distB="0" distL="0" distR="0" wp14:anchorId="2DDC8B02" wp14:editId="00CD9E87">
                  <wp:extent cx="6120130" cy="3590925"/>
                  <wp:effectExtent l="0" t="0" r="0" b="9525"/>
                  <wp:docPr id="10" name="Afbeelding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" name="figMap.png"/>
                          <pic:cNvPicPr/>
                        </pic:nvPicPr>
                        <pic:blipFill>
                          <a:blip r:embed="rId1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120130" cy="359092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353BE5" w14:paraId="58F774ED" w14:textId="77777777" w:rsidTr="00353BE5">
        <w:tc>
          <w:tcPr>
            <w:tcW w:w="9854" w:type="dxa"/>
          </w:tcPr>
          <w:p w14:paraId="6EFC1D28" w14:textId="77777777" w:rsidR="00353BE5" w:rsidRDefault="00353BE5" w:rsidP="00353BE5">
            <w:r w:rsidRPr="003507B3">
              <w:rPr>
                <w:b/>
                <w:sz w:val="20"/>
                <w:szCs w:val="20"/>
              </w:rPr>
              <w:t xml:space="preserve">Figure </w:t>
            </w:r>
            <w:r>
              <w:rPr>
                <w:b/>
                <w:sz w:val="20"/>
                <w:szCs w:val="20"/>
              </w:rPr>
              <w:t>7</w:t>
            </w:r>
            <w:r w:rsidRPr="003507B3">
              <w:rPr>
                <w:sz w:val="20"/>
                <w:szCs w:val="20"/>
              </w:rPr>
              <w:t xml:space="preserve"> Map of countries included in </w:t>
            </w:r>
            <w:proofErr w:type="spellStart"/>
            <w:r>
              <w:rPr>
                <w:sz w:val="20"/>
                <w:szCs w:val="20"/>
              </w:rPr>
              <w:t>AFR_map</w:t>
            </w:r>
            <w:proofErr w:type="spellEnd"/>
            <w:r>
              <w:rPr>
                <w:sz w:val="20"/>
                <w:szCs w:val="20"/>
              </w:rPr>
              <w:t>.</w:t>
            </w:r>
          </w:p>
        </w:tc>
      </w:tr>
    </w:tbl>
    <w:p w14:paraId="4471BB0E" w14:textId="77777777" w:rsidR="00943045" w:rsidRDefault="00943045" w:rsidP="00654949"/>
    <w:tbl>
      <w:tblPr>
        <w:tblStyle w:val="Tabelrast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54"/>
      </w:tblGrid>
      <w:tr w:rsidR="00943045" w14:paraId="7BD555ED" w14:textId="77777777" w:rsidTr="00304AFD">
        <w:tc>
          <w:tcPr>
            <w:tcW w:w="9854" w:type="dxa"/>
          </w:tcPr>
          <w:p w14:paraId="5B30D7D8" w14:textId="1957D17E" w:rsidR="00943045" w:rsidRDefault="00534C4F" w:rsidP="00304AFD">
            <w:r>
              <w:rPr>
                <w:noProof/>
              </w:rPr>
              <w:drawing>
                <wp:inline distT="0" distB="0" distL="0" distR="0" wp14:anchorId="590C96B4" wp14:editId="7440AAA9">
                  <wp:extent cx="6120130" cy="3592195"/>
                  <wp:effectExtent l="0" t="0" r="0" b="8255"/>
                  <wp:docPr id="9" name="Afbeelding 9" descr="Afbeelding met kaart&#10;&#10;Automatisch gegenereerde beschrijvi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" name="Afbeelding 9" descr="Afbeelding met kaart&#10;&#10;Automatisch gegenereerde beschrijving"/>
                          <pic:cNvPicPr/>
                        </pic:nvPicPr>
                        <pic:blipFill>
                          <a:blip r:embed="rId1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120130" cy="359219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43045" w14:paraId="5565C326" w14:textId="77777777" w:rsidTr="00304AFD">
        <w:tc>
          <w:tcPr>
            <w:tcW w:w="9854" w:type="dxa"/>
          </w:tcPr>
          <w:p w14:paraId="424E6AD8" w14:textId="71BF2FBA" w:rsidR="00943045" w:rsidRDefault="00943045" w:rsidP="00304AFD">
            <w:r w:rsidRPr="003507B3">
              <w:rPr>
                <w:b/>
                <w:sz w:val="20"/>
                <w:szCs w:val="20"/>
              </w:rPr>
              <w:t xml:space="preserve">Figure </w:t>
            </w:r>
            <w:r>
              <w:rPr>
                <w:b/>
                <w:sz w:val="20"/>
                <w:szCs w:val="20"/>
              </w:rPr>
              <w:t>8</w:t>
            </w:r>
            <w:r w:rsidRPr="003507B3">
              <w:rPr>
                <w:sz w:val="20"/>
                <w:szCs w:val="20"/>
              </w:rPr>
              <w:t xml:space="preserve"> Map of countries </w:t>
            </w:r>
            <w:r w:rsidR="00266396">
              <w:rPr>
                <w:sz w:val="20"/>
                <w:szCs w:val="20"/>
              </w:rPr>
              <w:t>according to the r</w:t>
            </w:r>
            <w:r w:rsidR="00266396" w:rsidRPr="00266396">
              <w:rPr>
                <w:sz w:val="20"/>
                <w:szCs w:val="20"/>
              </w:rPr>
              <w:t>egional classification capturing major trade blocks</w:t>
            </w:r>
          </w:p>
        </w:tc>
      </w:tr>
    </w:tbl>
    <w:p w14:paraId="284D896E" w14:textId="3584D87B" w:rsidR="00654949" w:rsidRDefault="00654949" w:rsidP="00654949">
      <w:r>
        <w:lastRenderedPageBreak/>
        <w:br w:type="page"/>
      </w:r>
    </w:p>
    <w:p w14:paraId="419E18ED" w14:textId="77777777" w:rsidR="00B95870" w:rsidRDefault="0075766C" w:rsidP="006F7BC9">
      <w:pPr>
        <w:pStyle w:val="Kop1"/>
      </w:pPr>
      <w:r>
        <w:lastRenderedPageBreak/>
        <w:t>Geographic labels</w:t>
      </w:r>
    </w:p>
    <w:p w14:paraId="692F1F60" w14:textId="0FCEA292" w:rsidR="00BC0B5B" w:rsidRDefault="00B71765" w:rsidP="003E7CC5">
      <w:pPr>
        <w:jc w:val="both"/>
      </w:pPr>
      <w:r>
        <w:t xml:space="preserve">Sealocked entities </w:t>
      </w:r>
      <w:r w:rsidRPr="007C7A2F">
        <w:t>consist of one or more islands or parts of islands</w:t>
      </w:r>
      <w:r w:rsidR="000F5DC8">
        <w:t xml:space="preserve"> </w:t>
      </w:r>
      <w:r w:rsidR="000F5DC8" w:rsidRPr="000F5DC8">
        <w:t>(Australia is regarded a continent)</w:t>
      </w:r>
      <w:r>
        <w:t xml:space="preserve"> </w:t>
      </w:r>
      <w:r>
        <w:fldChar w:fldCharType="begin"/>
      </w:r>
      <w:r w:rsidR="007A6FD5">
        <w:instrText xml:space="preserve"> ADDIN ZOTERO_ITEM CSL_CITATION {"citationID":"ZnXjtU0o","properties":{"formattedCitation":"(Wikipedia, 2020b)","plainCitation":"(Wikipedia, 2020b)","noteIndex":0},"citationItems":[{"id":663,"uris":["http://zotero.org/users/2382405/items/SIDA49KP",["http://zotero.org/users/2382405/items/SIDA49KP"]],"itemData":{"id":663,"type":"webpage","title":"List of island countries","URL":"https://en.wikipedia.org/wiki/List_of_island_countries","author":[{"literal":"Wikipedia"}],"issued":{"date-parts":[["2020"]]}}}],"schema":"https://github.com/citation-style-language/schema/raw/master/csl-citation.json"} </w:instrText>
      </w:r>
      <w:r>
        <w:fldChar w:fldCharType="separate"/>
      </w:r>
      <w:r w:rsidR="007A6FD5" w:rsidRPr="007A6FD5">
        <w:t>(Wikipedia, 2020b)</w:t>
      </w:r>
      <w:r>
        <w:fldChar w:fldCharType="end"/>
      </w:r>
      <w:r>
        <w:t xml:space="preserve"> (Figure </w:t>
      </w:r>
      <w:r w:rsidR="001512A1">
        <w:t>9</w:t>
      </w:r>
      <w:r w:rsidR="00353BE5">
        <w:t>)</w:t>
      </w:r>
      <w:r w:rsidRPr="00B71765">
        <w:t xml:space="preserve"> </w:t>
      </w:r>
      <w:r>
        <w:t>, whereas l</w:t>
      </w:r>
      <w:r w:rsidR="007C7A2F">
        <w:t xml:space="preserve">andlocked </w:t>
      </w:r>
      <w:r w:rsidR="008D1954">
        <w:t>entities</w:t>
      </w:r>
      <w:r w:rsidR="007C7A2F">
        <w:t xml:space="preserve"> are not </w:t>
      </w:r>
      <w:r w:rsidR="007C7A2F" w:rsidRPr="007C7A2F">
        <w:t>connected to an ocean</w:t>
      </w:r>
      <w:r w:rsidR="00610120">
        <w:t xml:space="preserve"> </w:t>
      </w:r>
      <w:r w:rsidR="00610120">
        <w:fldChar w:fldCharType="begin"/>
      </w:r>
      <w:r w:rsidR="007A6FD5">
        <w:instrText xml:space="preserve"> ADDIN ZOTERO_ITEM CSL_CITATION {"citationID":"FsmuA3Ff","properties":{"formattedCitation":"(Wikipedia, 2020a)","plainCitation":"(Wikipedia, 2020a)","noteIndex":0},"citationItems":[{"id":664,"uris":["http://zotero.org/users/2382405/items/38JZHD8M",["http://zotero.org/users/2382405/items/38JZHD8M"]],"itemData":{"id":664,"type":"webpage","title":"Landlocked country","URL":"https://en.wikipedia.org/wiki/Landlocked_country","author":[{"literal":"Wikipedia"}],"issued":{"date-parts":[["2020"]]}}}],"schema":"https://github.com/citation-style-language/schema/raw/master/csl-citation.json"} </w:instrText>
      </w:r>
      <w:r w:rsidR="00610120">
        <w:fldChar w:fldCharType="separate"/>
      </w:r>
      <w:r w:rsidR="007A6FD5" w:rsidRPr="007A6FD5">
        <w:t>(Wikipedia, 2020a)</w:t>
      </w:r>
      <w:r w:rsidR="00610120">
        <w:fldChar w:fldCharType="end"/>
      </w:r>
      <w:r>
        <w:t xml:space="preserve"> (Figure </w:t>
      </w:r>
      <w:r w:rsidR="001512A1">
        <w:t>10</w:t>
      </w:r>
      <w:r>
        <w:t>)</w:t>
      </w:r>
      <w:r w:rsidR="007C7A2F" w:rsidRPr="007C7A2F">
        <w:t>.</w:t>
      </w:r>
    </w:p>
    <w:p w14:paraId="4FD39990" w14:textId="77777777" w:rsidR="003507B3" w:rsidRPr="008163CF" w:rsidRDefault="008163CF" w:rsidP="008163CF">
      <w:pPr>
        <w:pStyle w:val="Geenafstand"/>
      </w:pPr>
      <w:r w:rsidRPr="008163CF">
        <w:t>Southern countries consist of countries wholly below the equator, as well as Brazil, Democratic Republic of Congo, Republic of Congo, Ecuador, Gabon, Indonesia, and Kenya</w:t>
      </w:r>
      <w:r w:rsidR="00FC3A80">
        <w:t>, whose landmass lies predominantly below the equator</w:t>
      </w:r>
      <w:r w:rsidRPr="008163CF">
        <w:t>.</w:t>
      </w:r>
    </w:p>
    <w:p w14:paraId="03B7148A" w14:textId="77777777" w:rsidR="00BC0B5B" w:rsidRDefault="00BC0B5B" w:rsidP="00DF333C"/>
    <w:p w14:paraId="219BA2D7" w14:textId="77777777" w:rsidR="00BC0B5B" w:rsidRDefault="00BC0B5B" w:rsidP="00DF333C"/>
    <w:p w14:paraId="6AC2C820" w14:textId="77777777" w:rsidR="00BC0B5B" w:rsidRDefault="00BC0B5B" w:rsidP="00DF333C">
      <w:pPr>
        <w:sectPr w:rsidR="00BC0B5B" w:rsidSect="00930AFA">
          <w:headerReference w:type="default" r:id="rId20"/>
          <w:pgSz w:w="11906" w:h="16838" w:code="9"/>
          <w:pgMar w:top="1134" w:right="1134" w:bottom="1134" w:left="1134" w:header="1701" w:footer="1701" w:gutter="0"/>
          <w:cols w:space="708"/>
          <w:docGrid w:linePitch="360"/>
        </w:sectPr>
      </w:pPr>
    </w:p>
    <w:tbl>
      <w:tblPr>
        <w:tblStyle w:val="Tabelrast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228"/>
      </w:tblGrid>
      <w:tr w:rsidR="00BC0B5B" w14:paraId="6D25C024" w14:textId="77777777" w:rsidTr="00D46C64">
        <w:tc>
          <w:tcPr>
            <w:tcW w:w="0" w:type="auto"/>
          </w:tcPr>
          <w:p w14:paraId="4D847267" w14:textId="77777777" w:rsidR="00BC0B5B" w:rsidRDefault="00BC0B5B" w:rsidP="00D46C64">
            <w:pPr>
              <w:jc w:val="center"/>
            </w:pPr>
            <w:r>
              <w:rPr>
                <w:noProof/>
                <w:lang w:eastAsia="en-GB"/>
              </w:rPr>
              <w:lastRenderedPageBreak/>
              <w:drawing>
                <wp:inline distT="0" distB="0" distL="0" distR="0" wp14:anchorId="519CAD90" wp14:editId="02BB419C">
                  <wp:extent cx="7360274" cy="3780000"/>
                  <wp:effectExtent l="0" t="0" r="0" b="0"/>
                  <wp:docPr id="3" name="Afbeelding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Afbeelding 2"/>
                          <pic:cNvPicPr>
                            <a:picLocks noChangeAspect="1"/>
                          </pic:cNvPicPr>
                        </pic:nvPicPr>
                        <pic:blipFill>
                          <a:blip r:embed="rId2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360274" cy="378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C0B5B" w14:paraId="7AA6EE81" w14:textId="77777777" w:rsidTr="00D46C64">
        <w:tc>
          <w:tcPr>
            <w:tcW w:w="0" w:type="auto"/>
          </w:tcPr>
          <w:p w14:paraId="5C492667" w14:textId="77777777" w:rsidR="00BC0B5B" w:rsidRPr="0023712A" w:rsidRDefault="0023712A" w:rsidP="0023712A">
            <w:pPr>
              <w:jc w:val="both"/>
              <w:rPr>
                <w:sz w:val="20"/>
                <w:szCs w:val="20"/>
              </w:rPr>
            </w:pPr>
            <w:r w:rsidRPr="0023712A">
              <w:rPr>
                <w:b/>
                <w:sz w:val="20"/>
                <w:szCs w:val="20"/>
              </w:rPr>
              <w:t xml:space="preserve">Figure </w:t>
            </w:r>
            <w:r w:rsidR="00353BE5">
              <w:rPr>
                <w:b/>
                <w:sz w:val="20"/>
                <w:szCs w:val="20"/>
              </w:rPr>
              <w:t>8</w:t>
            </w:r>
            <w:r w:rsidRPr="0023712A">
              <w:rPr>
                <w:sz w:val="20"/>
                <w:szCs w:val="20"/>
              </w:rPr>
              <w:t xml:space="preserve"> </w:t>
            </w:r>
            <w:r w:rsidR="00BC0B5B" w:rsidRPr="0023712A">
              <w:rPr>
                <w:sz w:val="20"/>
                <w:szCs w:val="20"/>
              </w:rPr>
              <w:t>Sovereign states and states with limited recognition fully on islands, those with land borders shaded green, and those without shaded dark blue</w:t>
            </w:r>
          </w:p>
          <w:p w14:paraId="7D532B09" w14:textId="2B357B0F" w:rsidR="00BC0B5B" w:rsidRDefault="00BC0B5B" w:rsidP="00DF333C">
            <w:r w:rsidRPr="0023712A">
              <w:rPr>
                <w:i/>
                <w:sz w:val="20"/>
                <w:szCs w:val="20"/>
              </w:rPr>
              <w:t>Source</w:t>
            </w:r>
            <w:r w:rsidRPr="00714BCF">
              <w:rPr>
                <w:sz w:val="20"/>
                <w:szCs w:val="20"/>
              </w:rPr>
              <w:t xml:space="preserve">: </w:t>
            </w:r>
            <w:r w:rsidR="00714BCF" w:rsidRPr="00714BCF">
              <w:rPr>
                <w:sz w:val="20"/>
                <w:szCs w:val="20"/>
              </w:rPr>
              <w:fldChar w:fldCharType="begin"/>
            </w:r>
            <w:r w:rsidR="007A6FD5">
              <w:rPr>
                <w:sz w:val="20"/>
                <w:szCs w:val="20"/>
              </w:rPr>
              <w:instrText xml:space="preserve"> ADDIN ZOTERO_ITEM CSL_CITATION {"citationID":"5Q2eYo6m","properties":{"formattedCitation":"(Wikipedia, 2020c)","plainCitation":"(Wikipedia, 2020c)","dontUpdate":true,"noteIndex":0},"citationItems":[{"id":663,"uris":["http://zotero.org/users/2382405/items/SIDA49KP",["http://zotero.org/users/2382405/items/SIDA49KP"]],"itemData":{"id":663,"type":"webpage","title":"List of island countries","URL":"https://en.wikipedia.org/wiki/List_of_island_countries","author":[{"literal":"Wikipedia"}],"issued":{"date-parts":[["2020"]]}}}],"schema":"https://github.com/citation-style-language/schema/raw/master/csl-citation.json"} </w:instrText>
            </w:r>
            <w:r w:rsidR="00714BCF" w:rsidRPr="00714BCF">
              <w:rPr>
                <w:sz w:val="20"/>
                <w:szCs w:val="20"/>
              </w:rPr>
              <w:fldChar w:fldCharType="separate"/>
            </w:r>
            <w:r w:rsidR="00697CEA">
              <w:rPr>
                <w:sz w:val="20"/>
              </w:rPr>
              <w:t>Wikipedia</w:t>
            </w:r>
            <w:r w:rsidR="00605D60" w:rsidRPr="00605D60">
              <w:rPr>
                <w:sz w:val="20"/>
              </w:rPr>
              <w:t xml:space="preserve"> </w:t>
            </w:r>
            <w:r w:rsidR="00697CEA">
              <w:rPr>
                <w:sz w:val="20"/>
              </w:rPr>
              <w:t>(</w:t>
            </w:r>
            <w:r w:rsidR="00605D60" w:rsidRPr="00605D60">
              <w:rPr>
                <w:sz w:val="20"/>
              </w:rPr>
              <w:t>2020c)</w:t>
            </w:r>
            <w:r w:rsidR="00714BCF" w:rsidRPr="00714BCF">
              <w:rPr>
                <w:sz w:val="20"/>
                <w:szCs w:val="20"/>
              </w:rPr>
              <w:fldChar w:fldCharType="end"/>
            </w:r>
          </w:p>
        </w:tc>
      </w:tr>
    </w:tbl>
    <w:p w14:paraId="7118BCFA" w14:textId="77777777" w:rsidR="00BC0B5B" w:rsidRDefault="00BC0B5B" w:rsidP="00BC0B5B">
      <w:r>
        <w:br w:type="page"/>
      </w:r>
    </w:p>
    <w:tbl>
      <w:tblPr>
        <w:tblStyle w:val="Tabelraster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786"/>
      </w:tblGrid>
      <w:tr w:rsidR="00BC0B5B" w14:paraId="4B33A6B9" w14:textId="77777777" w:rsidTr="00D46C64">
        <w:tc>
          <w:tcPr>
            <w:tcW w:w="5000" w:type="pct"/>
          </w:tcPr>
          <w:p w14:paraId="5D16B53C" w14:textId="77777777" w:rsidR="00BC0B5B" w:rsidRDefault="00BC0B5B" w:rsidP="00714BCF">
            <w:pPr>
              <w:jc w:val="center"/>
            </w:pPr>
            <w:r>
              <w:rPr>
                <w:noProof/>
                <w:lang w:eastAsia="en-GB"/>
              </w:rPr>
              <w:lastRenderedPageBreak/>
              <w:drawing>
                <wp:inline distT="0" distB="0" distL="0" distR="0" wp14:anchorId="68BB7494" wp14:editId="607BB1B9">
                  <wp:extent cx="7783862" cy="3996000"/>
                  <wp:effectExtent l="0" t="0" r="7620" b="5080"/>
                  <wp:docPr id="4" name="Afbeelding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" name="Afbeelding 3"/>
                          <pic:cNvPicPr>
                            <a:picLocks noChangeAspect="1"/>
                          </pic:cNvPicPr>
                        </pic:nvPicPr>
                        <pic:blipFill>
                          <a:blip r:embed="rId2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783862" cy="3996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C0B5B" w14:paraId="7BD274E7" w14:textId="77777777" w:rsidTr="00D46C64">
        <w:tc>
          <w:tcPr>
            <w:tcW w:w="5000" w:type="pct"/>
          </w:tcPr>
          <w:p w14:paraId="178FDE94" w14:textId="77777777" w:rsidR="00BC0B5B" w:rsidRPr="005D2360" w:rsidRDefault="005D2360" w:rsidP="00714BCF">
            <w:pPr>
              <w:jc w:val="both"/>
              <w:rPr>
                <w:sz w:val="20"/>
                <w:szCs w:val="20"/>
              </w:rPr>
            </w:pPr>
            <w:r w:rsidRPr="005D2360">
              <w:rPr>
                <w:b/>
                <w:sz w:val="20"/>
                <w:szCs w:val="20"/>
              </w:rPr>
              <w:t xml:space="preserve">Figure </w:t>
            </w:r>
            <w:r w:rsidR="00353BE5">
              <w:rPr>
                <w:b/>
                <w:sz w:val="20"/>
                <w:szCs w:val="20"/>
              </w:rPr>
              <w:t>9</w:t>
            </w:r>
            <w:r w:rsidR="00714BCF">
              <w:rPr>
                <w:b/>
                <w:sz w:val="20"/>
                <w:szCs w:val="20"/>
              </w:rPr>
              <w:t xml:space="preserve"> </w:t>
            </w:r>
            <w:r w:rsidR="00BC0B5B" w:rsidRPr="005D2360">
              <w:rPr>
                <w:sz w:val="20"/>
                <w:szCs w:val="20"/>
              </w:rPr>
              <w:t>42 landlocked (green)</w:t>
            </w:r>
            <w:r w:rsidR="00714BCF">
              <w:rPr>
                <w:sz w:val="20"/>
                <w:szCs w:val="20"/>
              </w:rPr>
              <w:t xml:space="preserve"> and</w:t>
            </w:r>
            <w:r w:rsidR="00BC0B5B" w:rsidRPr="005D2360">
              <w:rPr>
                <w:sz w:val="20"/>
                <w:szCs w:val="20"/>
              </w:rPr>
              <w:t xml:space="preserve"> 2 doubly landlocked (purple)</w:t>
            </w:r>
            <w:r w:rsidR="00714BCF">
              <w:rPr>
                <w:sz w:val="20"/>
                <w:szCs w:val="20"/>
              </w:rPr>
              <w:t xml:space="preserve"> </w:t>
            </w:r>
            <w:r w:rsidR="00714BCF" w:rsidRPr="005D2360">
              <w:rPr>
                <w:sz w:val="20"/>
                <w:szCs w:val="20"/>
              </w:rPr>
              <w:t>countries</w:t>
            </w:r>
          </w:p>
          <w:p w14:paraId="055A7F4E" w14:textId="40EED1B6" w:rsidR="00BC0B5B" w:rsidRPr="00714BCF" w:rsidRDefault="00BC0B5B" w:rsidP="00697CEA">
            <w:pPr>
              <w:rPr>
                <w:sz w:val="20"/>
                <w:szCs w:val="20"/>
              </w:rPr>
            </w:pPr>
            <w:r w:rsidRPr="005D2360">
              <w:rPr>
                <w:i/>
                <w:sz w:val="20"/>
                <w:szCs w:val="20"/>
              </w:rPr>
              <w:t>Source</w:t>
            </w:r>
            <w:r w:rsidRPr="005D2360">
              <w:rPr>
                <w:sz w:val="20"/>
                <w:szCs w:val="20"/>
              </w:rPr>
              <w:t>:</w:t>
            </w:r>
            <w:r w:rsidRPr="00721A79">
              <w:rPr>
                <w:sz w:val="20"/>
                <w:szCs w:val="20"/>
              </w:rPr>
              <w:t xml:space="preserve"> </w:t>
            </w:r>
            <w:r w:rsidR="00714BCF" w:rsidRPr="00721A79">
              <w:rPr>
                <w:sz w:val="20"/>
                <w:szCs w:val="20"/>
              </w:rPr>
              <w:fldChar w:fldCharType="begin"/>
            </w:r>
            <w:r w:rsidR="007A6FD5">
              <w:rPr>
                <w:sz w:val="20"/>
                <w:szCs w:val="20"/>
              </w:rPr>
              <w:instrText xml:space="preserve"> ADDIN ZOTERO_ITEM CSL_CITATION {"citationID":"aBJPHIhx","properties":{"formattedCitation":"(Wikipedia, 2020d)","plainCitation":"(Wikipedia, 2020d)","dontUpdate":true,"noteIndex":0},"citationItems":[{"id":664,"uris":["http://zotero.org/users/2382405/items/38JZHD8M",["http://zotero.org/users/2382405/items/38JZHD8M"]],"itemData":{"id":664,"type":"webpage","title":"Landlocked country","URL":"https://en.wikipedia.org/wiki/Landlocked_country","author":[{"literal":"Wikipedia"}],"issued":{"date-parts":[["2020"]]}}}],"schema":"https://github.com/citation-style-language/schema/raw/master/csl-citation.json"} </w:instrText>
            </w:r>
            <w:r w:rsidR="00714BCF" w:rsidRPr="00721A79">
              <w:rPr>
                <w:sz w:val="20"/>
                <w:szCs w:val="20"/>
              </w:rPr>
              <w:fldChar w:fldCharType="separate"/>
            </w:r>
            <w:r w:rsidR="00605D60" w:rsidRPr="00605D60">
              <w:rPr>
                <w:sz w:val="20"/>
              </w:rPr>
              <w:t xml:space="preserve">Wikipedia </w:t>
            </w:r>
            <w:r w:rsidR="00697CEA">
              <w:rPr>
                <w:sz w:val="20"/>
              </w:rPr>
              <w:t>(</w:t>
            </w:r>
            <w:r w:rsidR="00605D60" w:rsidRPr="00605D60">
              <w:rPr>
                <w:sz w:val="20"/>
              </w:rPr>
              <w:t>2020d)</w:t>
            </w:r>
            <w:r w:rsidR="00714BCF" w:rsidRPr="00721A79">
              <w:rPr>
                <w:sz w:val="20"/>
                <w:szCs w:val="20"/>
              </w:rPr>
              <w:fldChar w:fldCharType="end"/>
            </w:r>
          </w:p>
        </w:tc>
      </w:tr>
    </w:tbl>
    <w:p w14:paraId="53DBAA24" w14:textId="77777777" w:rsidR="001D3559" w:rsidRDefault="001D3559"/>
    <w:p w14:paraId="2D1B1A65" w14:textId="77777777" w:rsidR="00714BCF" w:rsidRDefault="00714BCF" w:rsidP="00DF333C">
      <w:pPr>
        <w:sectPr w:rsidR="00714BCF" w:rsidSect="00930AFA">
          <w:headerReference w:type="default" r:id="rId23"/>
          <w:pgSz w:w="16838" w:h="11906" w:orient="landscape" w:code="9"/>
          <w:pgMar w:top="1134" w:right="1134" w:bottom="1134" w:left="1134" w:header="1701" w:footer="1701" w:gutter="0"/>
          <w:cols w:space="708"/>
          <w:docGrid w:linePitch="360"/>
        </w:sectPr>
      </w:pPr>
    </w:p>
    <w:p w14:paraId="03D05D13" w14:textId="77777777" w:rsidR="00D16089" w:rsidRPr="005E00CB" w:rsidRDefault="00D16089" w:rsidP="00D16089">
      <w:pPr>
        <w:pStyle w:val="Kop1"/>
        <w:numPr>
          <w:ilvl w:val="0"/>
          <w:numId w:val="0"/>
        </w:numPr>
      </w:pPr>
      <w:r w:rsidRPr="005E00CB">
        <w:lastRenderedPageBreak/>
        <w:t>References</w:t>
      </w:r>
    </w:p>
    <w:p w14:paraId="13F29A9F" w14:textId="77777777" w:rsidR="002F14AB" w:rsidRPr="002F14AB" w:rsidRDefault="00A04152" w:rsidP="002F14AB">
      <w:pPr>
        <w:pStyle w:val="Bibliografie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2F14AB" w:rsidRPr="002F14AB">
        <w:t>Allroggen, F., Wittman, M.D., Malina, R., 2015. How air transport connects the world–A new metric of air connectivity and its evolution between 1990 and 2012. Transportation Research Part E: Logistics and Transportation Review 80, 184–201.</w:t>
      </w:r>
    </w:p>
    <w:p w14:paraId="5D228BAB" w14:textId="77777777" w:rsidR="002F14AB" w:rsidRPr="002F14AB" w:rsidRDefault="002F14AB" w:rsidP="002F14AB">
      <w:pPr>
        <w:pStyle w:val="Bibliografie"/>
      </w:pPr>
      <w:r w:rsidRPr="002F14AB">
        <w:t>CGIAR, 2021a. One CGIAR Region Mapping [WWW Document]. URL https://docs.google.com/spreadsheets/d/1O5BtrGjuU49TFGb5xGTAr_joTQAHFuj9/edit?usp=sharing&amp;ouid=113606872214300277418&amp;rtpof=true&amp;sd=true</w:t>
      </w:r>
    </w:p>
    <w:p w14:paraId="11550B05" w14:textId="77777777" w:rsidR="002F14AB" w:rsidRPr="002F14AB" w:rsidRDefault="002F14AB" w:rsidP="002F14AB">
      <w:pPr>
        <w:pStyle w:val="Bibliografie"/>
      </w:pPr>
      <w:r w:rsidRPr="002F14AB">
        <w:t>CGIAR, 2021b. CGIAR 2030 Research and Innovation Strategy.</w:t>
      </w:r>
    </w:p>
    <w:p w14:paraId="069487E0" w14:textId="77777777" w:rsidR="002F14AB" w:rsidRPr="002F14AB" w:rsidRDefault="002F14AB" w:rsidP="002F14AB">
      <w:pPr>
        <w:pStyle w:val="Bibliografie"/>
      </w:pPr>
      <w:r w:rsidRPr="002F14AB">
        <w:t>European Commission, 2020. Annex A5 - List of countries, territories and currencies [WWW Document]. URL https://style-guide.europa.eu/en/content/-/isg/topic?identifier=annex-a5-list-countries-territories-currencies</w:t>
      </w:r>
    </w:p>
    <w:p w14:paraId="0B2D53AD" w14:textId="77777777" w:rsidR="002F14AB" w:rsidRPr="002F14AB" w:rsidRDefault="002F14AB" w:rsidP="002F14AB">
      <w:pPr>
        <w:pStyle w:val="Bibliografie"/>
      </w:pPr>
      <w:r w:rsidRPr="002F14AB">
        <w:t>Maddison, A., 2006. The World Economy. OECD Publishing, Paris.</w:t>
      </w:r>
    </w:p>
    <w:p w14:paraId="64EFC945" w14:textId="77777777" w:rsidR="002F14AB" w:rsidRPr="002F14AB" w:rsidRDefault="002F14AB" w:rsidP="002F14AB">
      <w:pPr>
        <w:pStyle w:val="Bibliografie"/>
      </w:pPr>
      <w:r w:rsidRPr="002F14AB">
        <w:t>UNSD, 2023. Standard country or area codes for statistical use (M49) [WWW Document]. URL https://unstats.un.org/unsd/methodology/m49/</w:t>
      </w:r>
    </w:p>
    <w:p w14:paraId="5E094976" w14:textId="77777777" w:rsidR="002F14AB" w:rsidRPr="002F14AB" w:rsidRDefault="002F14AB" w:rsidP="002F14AB">
      <w:pPr>
        <w:pStyle w:val="Bibliografie"/>
      </w:pPr>
      <w:r w:rsidRPr="002F14AB">
        <w:t>Wikipedia, 2020a. Landlocked country [WWW Document]. URL https://en.wikipedia.org/wiki/Landlocked_country</w:t>
      </w:r>
    </w:p>
    <w:p w14:paraId="25541533" w14:textId="77777777" w:rsidR="002F14AB" w:rsidRPr="002F14AB" w:rsidRDefault="002F14AB" w:rsidP="002F14AB">
      <w:pPr>
        <w:pStyle w:val="Bibliografie"/>
      </w:pPr>
      <w:r w:rsidRPr="002F14AB">
        <w:t>Wikipedia, 2020b. List of island countries [WWW Document]. URL https://en.wikipedia.org/wiki/List_of_island_countries</w:t>
      </w:r>
    </w:p>
    <w:p w14:paraId="25BE1D7F" w14:textId="77777777" w:rsidR="002F14AB" w:rsidRPr="002F14AB" w:rsidRDefault="002F14AB" w:rsidP="002F14AB">
      <w:pPr>
        <w:pStyle w:val="Bibliografie"/>
      </w:pPr>
      <w:r w:rsidRPr="002F14AB">
        <w:t>Wikipedia, 2020c. File:United Nations geographical subregions.png [WWW Document]. URL https://commons.wikimedia.org/wiki/File:United_Nations_geographical_subregions.png</w:t>
      </w:r>
    </w:p>
    <w:p w14:paraId="097E4E0F" w14:textId="77777777" w:rsidR="002F14AB" w:rsidRPr="002F14AB" w:rsidRDefault="002F14AB" w:rsidP="002F14AB">
      <w:pPr>
        <w:pStyle w:val="Bibliografie"/>
      </w:pPr>
      <w:r w:rsidRPr="002F14AB">
        <w:t>Wikipedia, 2020d. Pacific Culture Areas [WWW Document]. URL https://nl.m.wikipedia.org/wiki/Bestand:Pacific_Culture_Areas.png</w:t>
      </w:r>
    </w:p>
    <w:p w14:paraId="4D853C69" w14:textId="77777777" w:rsidR="002F14AB" w:rsidRPr="002F14AB" w:rsidRDefault="002F14AB" w:rsidP="002F14AB">
      <w:pPr>
        <w:pStyle w:val="Bibliografie"/>
      </w:pPr>
      <w:r w:rsidRPr="002F14AB">
        <w:t>World Bank, 2018. Atlas of Sustainable Development Goals 2018: World Development Indicators. World Bank, Washington, DC.</w:t>
      </w:r>
    </w:p>
    <w:p w14:paraId="4DE28EBF" w14:textId="3435B437" w:rsidR="00D16089" w:rsidRPr="005E00CB" w:rsidRDefault="00A04152" w:rsidP="00D16089">
      <w:r>
        <w:fldChar w:fldCharType="end"/>
      </w:r>
    </w:p>
    <w:sectPr w:rsidR="00D16089" w:rsidRPr="005E00CB" w:rsidSect="00930AFA">
      <w:headerReference w:type="default" r:id="rId24"/>
      <w:pgSz w:w="11906" w:h="16838" w:code="9"/>
      <w:pgMar w:top="1134" w:right="1134" w:bottom="1134" w:left="1134" w:header="1701" w:footer="1701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072E45A6" w14:textId="77777777" w:rsidR="00404D32" w:rsidRDefault="00404D32">
      <w:pPr>
        <w:spacing w:after="0" w:line="240" w:lineRule="auto"/>
      </w:pPr>
      <w:r>
        <w:separator/>
      </w:r>
    </w:p>
  </w:endnote>
  <w:endnote w:type="continuationSeparator" w:id="0">
    <w:p w14:paraId="54E8074F" w14:textId="77777777" w:rsidR="00404D32" w:rsidRDefault="00404D32">
      <w:pPr>
        <w:spacing w:after="0" w:line="240" w:lineRule="auto"/>
      </w:pPr>
      <w:r>
        <w:continuationSeparator/>
      </w:r>
    </w:p>
  </w:endnote>
  <w:endnote w:type="continuationNotice" w:id="1">
    <w:p w14:paraId="4CCE7799" w14:textId="77777777" w:rsidR="00404D32" w:rsidRDefault="00404D32">
      <w:pPr>
        <w:spacing w:before="0"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mr10">
    <w:altName w:val="Calibri"/>
    <w:charset w:val="00"/>
    <w:family w:val="swiss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5E32D20B" w14:textId="77777777" w:rsidR="00E7650F" w:rsidRDefault="00E7650F">
    <w:pPr>
      <w:pStyle w:val="Voettekst"/>
      <w:framePr w:wrap="around" w:vAnchor="text" w:hAnchor="margin" w:xAlign="center" w:y="1"/>
      <w:rPr>
        <w:rStyle w:val="Paginanummer"/>
      </w:rPr>
    </w:pPr>
    <w:r>
      <w:rPr>
        <w:rStyle w:val="Paginanummer"/>
      </w:rPr>
      <w:fldChar w:fldCharType="begin"/>
    </w:r>
    <w:r>
      <w:rPr>
        <w:rStyle w:val="Paginanummer"/>
      </w:rPr>
      <w:instrText xml:space="preserve">PAGE  </w:instrText>
    </w:r>
    <w:r>
      <w:rPr>
        <w:rStyle w:val="Paginanummer"/>
      </w:rPr>
      <w:fldChar w:fldCharType="end"/>
    </w:r>
  </w:p>
  <w:p w14:paraId="5EB0DFF0" w14:textId="77777777" w:rsidR="00E7650F" w:rsidRDefault="00E7650F">
    <w:pPr>
      <w:pStyle w:val="Voettekst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0B7409A5" w14:textId="77777777" w:rsidR="00E7650F" w:rsidRDefault="00E7650F">
    <w:pPr>
      <w:pStyle w:val="Voettekst"/>
      <w:framePr w:wrap="around" w:vAnchor="text" w:hAnchor="margin" w:xAlign="center" w:y="1"/>
      <w:rPr>
        <w:rStyle w:val="Paginanummer"/>
      </w:rPr>
    </w:pPr>
    <w:r>
      <w:rPr>
        <w:rStyle w:val="Paginanummer"/>
      </w:rPr>
      <w:fldChar w:fldCharType="begin"/>
    </w:r>
    <w:r>
      <w:rPr>
        <w:rStyle w:val="Paginanummer"/>
      </w:rPr>
      <w:instrText xml:space="preserve">PAGE  </w:instrText>
    </w:r>
    <w:r>
      <w:rPr>
        <w:rStyle w:val="Paginanummer"/>
      </w:rPr>
      <w:fldChar w:fldCharType="separate"/>
    </w:r>
    <w:r w:rsidR="003228D3">
      <w:rPr>
        <w:rStyle w:val="Paginanummer"/>
        <w:noProof/>
      </w:rPr>
      <w:t>16</w:t>
    </w:r>
    <w:r>
      <w:rPr>
        <w:rStyle w:val="Paginanummer"/>
      </w:rPr>
      <w:fldChar w:fldCharType="end"/>
    </w:r>
  </w:p>
  <w:p w14:paraId="7DA2C898" w14:textId="77777777" w:rsidR="00E7650F" w:rsidRDefault="00E7650F">
    <w:pPr>
      <w:pStyle w:val="Voettekst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4F2D0380" w14:textId="77777777" w:rsidR="00404D32" w:rsidRDefault="00404D32">
      <w:pPr>
        <w:spacing w:after="0" w:line="240" w:lineRule="auto"/>
      </w:pPr>
      <w:r>
        <w:separator/>
      </w:r>
    </w:p>
  </w:footnote>
  <w:footnote w:type="continuationSeparator" w:id="0">
    <w:p w14:paraId="57E8B062" w14:textId="77777777" w:rsidR="00404D32" w:rsidRDefault="00404D32">
      <w:pPr>
        <w:spacing w:after="0" w:line="240" w:lineRule="auto"/>
      </w:pPr>
      <w:r>
        <w:continuationSeparator/>
      </w:r>
    </w:p>
  </w:footnote>
  <w:footnote w:type="continuationNotice" w:id="1">
    <w:p w14:paraId="2A3EF3EA" w14:textId="77777777" w:rsidR="00404D32" w:rsidRDefault="00404D32">
      <w:pPr>
        <w:spacing w:before="0" w:after="0" w:line="240" w:lineRule="auto"/>
      </w:pPr>
    </w:p>
  </w:footnote>
  <w:footnote w:id="2">
    <w:p w14:paraId="163DE474" w14:textId="039411F7" w:rsidR="006A75BA" w:rsidRPr="006A75BA" w:rsidRDefault="006A75BA">
      <w:pPr>
        <w:pStyle w:val="Voetnoottekst"/>
      </w:pPr>
      <w:r>
        <w:rPr>
          <w:rStyle w:val="Voetnootmarkering"/>
        </w:rPr>
        <w:footnoteRef/>
      </w:r>
      <w:r>
        <w:t xml:space="preserve"> We consider a</w:t>
      </w:r>
      <w:r w:rsidRPr="00CA5211">
        <w:t xml:space="preserve"> "country" </w:t>
      </w:r>
      <w:r>
        <w:t>as</w:t>
      </w:r>
      <w:r w:rsidRPr="00CA5211">
        <w:t xml:space="preserve"> any entity with an ISO country code</w:t>
      </w:r>
      <w:r>
        <w:t xml:space="preserve">, whether these are </w:t>
      </w:r>
      <w:r w:rsidRPr="00CA5211">
        <w:t>sovereign states</w:t>
      </w:r>
      <w:r>
        <w:t xml:space="preserve"> or not</w:t>
      </w:r>
      <w:r w:rsidRPr="00CA5211">
        <w:t>.</w:t>
      </w:r>
    </w:p>
  </w:footnote>
  <w:footnote w:id="3">
    <w:p w14:paraId="5A574A0C" w14:textId="77777777" w:rsidR="00E7650F" w:rsidRPr="001A7517" w:rsidRDefault="00E7650F" w:rsidP="00B876B0">
      <w:pPr>
        <w:pStyle w:val="Voetnoottekst"/>
      </w:pPr>
      <w:r w:rsidRPr="007E2461">
        <w:rPr>
          <w:rStyle w:val="Voetnootmarkering"/>
        </w:rPr>
        <w:footnoteRef/>
      </w:r>
      <w:r>
        <w:t xml:space="preserve"> </w:t>
      </w:r>
      <w:r w:rsidRPr="001A7517">
        <w:t>Sometimes the code PAL is al</w:t>
      </w:r>
      <w:r>
        <w:t>so used.</w:t>
      </w:r>
    </w:p>
  </w:footnote>
  <w:footnote w:id="4">
    <w:p w14:paraId="61C086D9" w14:textId="5D487C69" w:rsidR="00E7650F" w:rsidRPr="00F12D00" w:rsidRDefault="00E7650F" w:rsidP="00B876B0">
      <w:pPr>
        <w:pStyle w:val="Voetnoottekst"/>
      </w:pPr>
      <w:r w:rsidRPr="007E2461">
        <w:rPr>
          <w:rStyle w:val="Voetnootmarkering"/>
        </w:rPr>
        <w:footnoteRef/>
      </w:r>
      <w:r>
        <w:t xml:space="preserve"> </w:t>
      </w:r>
      <w:r w:rsidRPr="001A7517">
        <w:t xml:space="preserve">Sometimes the code </w:t>
      </w:r>
      <w:r>
        <w:t>CHI</w:t>
      </w:r>
      <w:r w:rsidRPr="001A7517">
        <w:t xml:space="preserve"> is </w:t>
      </w:r>
      <w:r>
        <w:t>used for the Channel islands as a whole.</w:t>
      </w:r>
      <w:r w:rsidR="008A028A">
        <w:t xml:space="preserve"> The </w:t>
      </w:r>
      <w:r w:rsidR="008A028A" w:rsidRPr="00B07D7A">
        <w:t>Isle of Man</w:t>
      </w:r>
      <w:r w:rsidR="008A028A">
        <w:t xml:space="preserve"> (</w:t>
      </w:r>
      <w:r w:rsidR="008A028A" w:rsidRPr="00B07D7A">
        <w:t>IMY</w:t>
      </w:r>
      <w:r w:rsidR="008A028A">
        <w:t>) is not considered separately.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tbl>
    <w:tblPr>
      <w:tblW w:w="0" w:type="auto"/>
      <w:tblLayout w:type="fixed"/>
      <w:tblLook w:val="06A0" w:firstRow="1" w:lastRow="0" w:firstColumn="1" w:lastColumn="0" w:noHBand="1" w:noVBand="1"/>
    </w:tblPr>
    <w:tblGrid>
      <w:gridCol w:w="4855"/>
      <w:gridCol w:w="4855"/>
      <w:gridCol w:w="4855"/>
    </w:tblGrid>
    <w:tr w:rsidR="4BD38D2A" w14:paraId="0CB8FC57" w14:textId="77777777" w:rsidTr="4BD38D2A">
      <w:trPr>
        <w:trHeight w:val="300"/>
      </w:trPr>
      <w:tc>
        <w:tcPr>
          <w:tcW w:w="4855" w:type="dxa"/>
        </w:tcPr>
        <w:p w14:paraId="17440F9A" w14:textId="065A7C3C" w:rsidR="4BD38D2A" w:rsidRDefault="4BD38D2A" w:rsidP="4BD38D2A">
          <w:pPr>
            <w:pStyle w:val="Koptekst"/>
            <w:ind w:left="-115"/>
          </w:pPr>
        </w:p>
      </w:tc>
      <w:tc>
        <w:tcPr>
          <w:tcW w:w="4855" w:type="dxa"/>
        </w:tcPr>
        <w:p w14:paraId="525B7373" w14:textId="1C4BC247" w:rsidR="4BD38D2A" w:rsidRDefault="4BD38D2A" w:rsidP="4BD38D2A">
          <w:pPr>
            <w:pStyle w:val="Koptekst"/>
            <w:jc w:val="center"/>
          </w:pPr>
        </w:p>
      </w:tc>
      <w:tc>
        <w:tcPr>
          <w:tcW w:w="4855" w:type="dxa"/>
        </w:tcPr>
        <w:p w14:paraId="24933234" w14:textId="57D150A4" w:rsidR="4BD38D2A" w:rsidRDefault="4BD38D2A" w:rsidP="4BD38D2A">
          <w:pPr>
            <w:pStyle w:val="Koptekst"/>
            <w:ind w:right="-115"/>
            <w:jc w:val="right"/>
          </w:pPr>
        </w:p>
      </w:tc>
    </w:tr>
  </w:tbl>
  <w:p w14:paraId="35106E62" w14:textId="6BA5CE19" w:rsidR="4BD38D2A" w:rsidRDefault="4BD38D2A" w:rsidP="4BD38D2A">
    <w:pPr>
      <w:pStyle w:val="Koptekst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tbl>
    <w:tblPr>
      <w:tblW w:w="0" w:type="auto"/>
      <w:tblLayout w:type="fixed"/>
      <w:tblLook w:val="06A0" w:firstRow="1" w:lastRow="0" w:firstColumn="1" w:lastColumn="0" w:noHBand="1" w:noVBand="1"/>
    </w:tblPr>
    <w:tblGrid>
      <w:gridCol w:w="3210"/>
      <w:gridCol w:w="3210"/>
      <w:gridCol w:w="3210"/>
    </w:tblGrid>
    <w:tr w:rsidR="4BD38D2A" w14:paraId="39213817" w14:textId="77777777" w:rsidTr="4BD38D2A">
      <w:trPr>
        <w:trHeight w:val="300"/>
      </w:trPr>
      <w:tc>
        <w:tcPr>
          <w:tcW w:w="3210" w:type="dxa"/>
        </w:tcPr>
        <w:p w14:paraId="4B992357" w14:textId="1B8521D3" w:rsidR="4BD38D2A" w:rsidRDefault="4BD38D2A" w:rsidP="4BD38D2A">
          <w:pPr>
            <w:pStyle w:val="Koptekst"/>
            <w:ind w:left="-115"/>
          </w:pPr>
        </w:p>
      </w:tc>
      <w:tc>
        <w:tcPr>
          <w:tcW w:w="3210" w:type="dxa"/>
        </w:tcPr>
        <w:p w14:paraId="4BDD1745" w14:textId="6BD9DFA5" w:rsidR="4BD38D2A" w:rsidRDefault="4BD38D2A" w:rsidP="4BD38D2A">
          <w:pPr>
            <w:pStyle w:val="Koptekst"/>
            <w:jc w:val="center"/>
          </w:pPr>
        </w:p>
      </w:tc>
      <w:tc>
        <w:tcPr>
          <w:tcW w:w="3210" w:type="dxa"/>
        </w:tcPr>
        <w:p w14:paraId="16D09CEC" w14:textId="0519A337" w:rsidR="4BD38D2A" w:rsidRDefault="4BD38D2A" w:rsidP="4BD38D2A">
          <w:pPr>
            <w:pStyle w:val="Koptekst"/>
            <w:ind w:right="-115"/>
            <w:jc w:val="right"/>
          </w:pPr>
        </w:p>
      </w:tc>
    </w:tr>
  </w:tbl>
  <w:p w14:paraId="44FD18FD" w14:textId="1BD2E3C1" w:rsidR="4BD38D2A" w:rsidRDefault="4BD38D2A" w:rsidP="4BD38D2A">
    <w:pPr>
      <w:pStyle w:val="Koptekst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tbl>
    <w:tblPr>
      <w:tblW w:w="0" w:type="auto"/>
      <w:tblLayout w:type="fixed"/>
      <w:tblLook w:val="06A0" w:firstRow="1" w:lastRow="0" w:firstColumn="1" w:lastColumn="0" w:noHBand="1" w:noVBand="1"/>
    </w:tblPr>
    <w:tblGrid>
      <w:gridCol w:w="4855"/>
      <w:gridCol w:w="4855"/>
      <w:gridCol w:w="4855"/>
    </w:tblGrid>
    <w:tr w:rsidR="4BD38D2A" w14:paraId="4CB3D9FC" w14:textId="77777777" w:rsidTr="4BD38D2A">
      <w:trPr>
        <w:trHeight w:val="300"/>
      </w:trPr>
      <w:tc>
        <w:tcPr>
          <w:tcW w:w="4855" w:type="dxa"/>
        </w:tcPr>
        <w:p w14:paraId="422AB64F" w14:textId="77679BF4" w:rsidR="4BD38D2A" w:rsidRDefault="4BD38D2A" w:rsidP="4BD38D2A">
          <w:pPr>
            <w:pStyle w:val="Koptekst"/>
            <w:ind w:left="-115"/>
          </w:pPr>
        </w:p>
      </w:tc>
      <w:tc>
        <w:tcPr>
          <w:tcW w:w="4855" w:type="dxa"/>
        </w:tcPr>
        <w:p w14:paraId="488BEE07" w14:textId="59E9A05B" w:rsidR="4BD38D2A" w:rsidRDefault="4BD38D2A" w:rsidP="4BD38D2A">
          <w:pPr>
            <w:pStyle w:val="Koptekst"/>
            <w:jc w:val="center"/>
          </w:pPr>
        </w:p>
      </w:tc>
      <w:tc>
        <w:tcPr>
          <w:tcW w:w="4855" w:type="dxa"/>
        </w:tcPr>
        <w:p w14:paraId="7E6DB04E" w14:textId="5B43264B" w:rsidR="4BD38D2A" w:rsidRDefault="4BD38D2A" w:rsidP="4BD38D2A">
          <w:pPr>
            <w:pStyle w:val="Koptekst"/>
            <w:ind w:right="-115"/>
            <w:jc w:val="right"/>
          </w:pPr>
        </w:p>
      </w:tc>
    </w:tr>
  </w:tbl>
  <w:p w14:paraId="58B7F6FC" w14:textId="5649F0E6" w:rsidR="4BD38D2A" w:rsidRDefault="4BD38D2A" w:rsidP="4BD38D2A">
    <w:pPr>
      <w:pStyle w:val="Koptekst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tbl>
    <w:tblPr>
      <w:tblW w:w="0" w:type="auto"/>
      <w:tblLayout w:type="fixed"/>
      <w:tblLook w:val="06A0" w:firstRow="1" w:lastRow="0" w:firstColumn="1" w:lastColumn="0" w:noHBand="1" w:noVBand="1"/>
    </w:tblPr>
    <w:tblGrid>
      <w:gridCol w:w="3210"/>
      <w:gridCol w:w="3210"/>
      <w:gridCol w:w="3210"/>
    </w:tblGrid>
    <w:tr w:rsidR="4BD38D2A" w14:paraId="0489D5AC" w14:textId="77777777" w:rsidTr="4BD38D2A">
      <w:trPr>
        <w:trHeight w:val="300"/>
      </w:trPr>
      <w:tc>
        <w:tcPr>
          <w:tcW w:w="3210" w:type="dxa"/>
        </w:tcPr>
        <w:p w14:paraId="0405E310" w14:textId="756FE8EB" w:rsidR="4BD38D2A" w:rsidRDefault="4BD38D2A" w:rsidP="4BD38D2A">
          <w:pPr>
            <w:pStyle w:val="Koptekst"/>
            <w:ind w:left="-115"/>
          </w:pPr>
        </w:p>
      </w:tc>
      <w:tc>
        <w:tcPr>
          <w:tcW w:w="3210" w:type="dxa"/>
        </w:tcPr>
        <w:p w14:paraId="3C33687C" w14:textId="45CA601D" w:rsidR="4BD38D2A" w:rsidRDefault="4BD38D2A" w:rsidP="4BD38D2A">
          <w:pPr>
            <w:pStyle w:val="Koptekst"/>
            <w:jc w:val="center"/>
          </w:pPr>
        </w:p>
      </w:tc>
      <w:tc>
        <w:tcPr>
          <w:tcW w:w="3210" w:type="dxa"/>
        </w:tcPr>
        <w:p w14:paraId="1D0F9EB0" w14:textId="388D32BD" w:rsidR="4BD38D2A" w:rsidRDefault="4BD38D2A" w:rsidP="4BD38D2A">
          <w:pPr>
            <w:pStyle w:val="Koptekst"/>
            <w:ind w:right="-115"/>
            <w:jc w:val="right"/>
          </w:pPr>
        </w:p>
      </w:tc>
    </w:tr>
  </w:tbl>
  <w:p w14:paraId="73077CFA" w14:textId="7ADE767E" w:rsidR="4BD38D2A" w:rsidRDefault="4BD38D2A" w:rsidP="4BD38D2A">
    <w:pPr>
      <w:pStyle w:val="Kopteks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FFFFFF7C"/>
    <w:multiLevelType w:val="singleLevel"/>
    <w:tmpl w:val="14404728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96EA22B0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CDDE5A0A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5E87D56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553C323E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6221412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7C66BAF2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9D22AA48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C532BFB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B8AC1978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68978BB"/>
    <w:multiLevelType w:val="hybridMultilevel"/>
    <w:tmpl w:val="FE1C1EC0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BD839E3"/>
    <w:multiLevelType w:val="multilevel"/>
    <w:tmpl w:val="A5CAB3EC"/>
    <w:lvl w:ilvl="0">
      <w:start w:val="1"/>
      <w:numFmt w:val="decimal"/>
      <w:lvlText w:val="%1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1">
      <w:start w:val="1"/>
      <w:numFmt w:val="decimal"/>
      <w:lvlText w:val="%1.%2."/>
      <w:lvlJc w:val="left"/>
      <w:pPr>
        <w:tabs>
          <w:tab w:val="num" w:pos="792"/>
        </w:tabs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224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728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232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320"/>
        </w:tabs>
        <w:ind w:left="4320" w:hanging="1440"/>
      </w:pPr>
      <w:rPr>
        <w:rFonts w:hint="default"/>
      </w:rPr>
    </w:lvl>
  </w:abstractNum>
  <w:abstractNum w:abstractNumId="12" w15:restartNumberingAfterBreak="0">
    <w:nsid w:val="5F6C7427"/>
    <w:multiLevelType w:val="multilevel"/>
    <w:tmpl w:val="324C09E2"/>
    <w:lvl w:ilvl="0">
      <w:start w:val="1"/>
      <w:numFmt w:val="decimal"/>
      <w:lvlText w:val="%1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720"/>
        </w:tabs>
        <w:ind w:left="0" w:firstLine="0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1080"/>
        </w:tabs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728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232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320"/>
        </w:tabs>
        <w:ind w:left="4320" w:hanging="1440"/>
      </w:pPr>
      <w:rPr>
        <w:rFonts w:hint="default"/>
      </w:rPr>
    </w:lvl>
  </w:abstractNum>
  <w:abstractNum w:abstractNumId="13" w15:restartNumberingAfterBreak="0">
    <w:nsid w:val="62AE6B2E"/>
    <w:multiLevelType w:val="multilevel"/>
    <w:tmpl w:val="FCEEEE70"/>
    <w:styleLink w:val="Numberedheadings"/>
    <w:lvl w:ilvl="0">
      <w:start w:val="1"/>
      <w:numFmt w:val="decimal"/>
      <w:pStyle w:val="Kop1"/>
      <w:lvlText w:val="%1"/>
      <w:lvlJc w:val="left"/>
      <w:pPr>
        <w:ind w:left="454" w:hanging="454"/>
      </w:pPr>
      <w:rPr>
        <w:rFonts w:hint="default"/>
      </w:rPr>
    </w:lvl>
    <w:lvl w:ilvl="1">
      <w:start w:val="1"/>
      <w:numFmt w:val="decimal"/>
      <w:pStyle w:val="Kop2"/>
      <w:lvlText w:val="%1.%2"/>
      <w:lvlJc w:val="left"/>
      <w:pPr>
        <w:ind w:left="567" w:hanging="567"/>
      </w:pPr>
      <w:rPr>
        <w:rFonts w:hint="default"/>
      </w:rPr>
    </w:lvl>
    <w:lvl w:ilvl="2">
      <w:start w:val="1"/>
      <w:numFmt w:val="decimal"/>
      <w:pStyle w:val="Kop3"/>
      <w:lvlText w:val="%1.%2.%3"/>
      <w:lvlJc w:val="left"/>
      <w:pPr>
        <w:ind w:left="737" w:hanging="737"/>
      </w:pPr>
      <w:rPr>
        <w:rFonts w:hint="default"/>
      </w:rPr>
    </w:lvl>
    <w:lvl w:ilvl="3">
      <w:start w:val="1"/>
      <w:numFmt w:val="decimal"/>
      <w:pStyle w:val="Kop4"/>
      <w:lvlText w:val="%1.%2.%3%4"/>
      <w:lvlJc w:val="left"/>
      <w:pPr>
        <w:ind w:left="851" w:hanging="851"/>
      </w:pPr>
      <w:rPr>
        <w:rFonts w:hint="default"/>
      </w:rPr>
    </w:lvl>
    <w:lvl w:ilvl="4">
      <w:start w:val="1"/>
      <w:numFmt w:val="bullet"/>
      <w:lvlText w:val="o"/>
      <w:lvlJc w:val="left"/>
      <w:pPr>
        <w:ind w:left="340" w:hanging="34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340" w:hanging="34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340" w:hanging="34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340" w:hanging="34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340" w:hanging="340"/>
      </w:pPr>
      <w:rPr>
        <w:rFonts w:ascii="Wingdings" w:hAnsi="Wingdings" w:hint="default"/>
      </w:rPr>
    </w:lvl>
  </w:abstractNum>
  <w:abstractNum w:abstractNumId="14" w15:restartNumberingAfterBreak="0">
    <w:nsid w:val="6F9E5CAC"/>
    <w:multiLevelType w:val="multilevel"/>
    <w:tmpl w:val="E45E8E5C"/>
    <w:lvl w:ilvl="0">
      <w:start w:val="1"/>
      <w:numFmt w:val="decimal"/>
      <w:lvlText w:val="%1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720"/>
        </w:tabs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224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728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232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320"/>
        </w:tabs>
        <w:ind w:left="4320" w:hanging="1440"/>
      </w:pPr>
      <w:rPr>
        <w:rFonts w:hint="default"/>
      </w:rPr>
    </w:lvl>
  </w:abstractNum>
  <w:num w:numId="1" w16cid:durableId="1868790045">
    <w:abstractNumId w:val="11"/>
  </w:num>
  <w:num w:numId="2" w16cid:durableId="1775588872">
    <w:abstractNumId w:val="12"/>
  </w:num>
  <w:num w:numId="3" w16cid:durableId="51271164">
    <w:abstractNumId w:val="14"/>
  </w:num>
  <w:num w:numId="4" w16cid:durableId="1712995031">
    <w:abstractNumId w:val="5"/>
  </w:num>
  <w:num w:numId="5" w16cid:durableId="1929649791">
    <w:abstractNumId w:val="9"/>
  </w:num>
  <w:num w:numId="6" w16cid:durableId="2029210957">
    <w:abstractNumId w:val="7"/>
  </w:num>
  <w:num w:numId="7" w16cid:durableId="350256756">
    <w:abstractNumId w:val="6"/>
  </w:num>
  <w:num w:numId="8" w16cid:durableId="1576158879">
    <w:abstractNumId w:val="4"/>
  </w:num>
  <w:num w:numId="9" w16cid:durableId="1897086290">
    <w:abstractNumId w:val="8"/>
  </w:num>
  <w:num w:numId="10" w16cid:durableId="997461454">
    <w:abstractNumId w:val="3"/>
  </w:num>
  <w:num w:numId="11" w16cid:durableId="487938122">
    <w:abstractNumId w:val="2"/>
  </w:num>
  <w:num w:numId="12" w16cid:durableId="2108579232">
    <w:abstractNumId w:val="1"/>
  </w:num>
  <w:num w:numId="13" w16cid:durableId="1564414906">
    <w:abstractNumId w:val="0"/>
  </w:num>
  <w:num w:numId="14" w16cid:durableId="1875606771">
    <w:abstractNumId w:val="13"/>
  </w:num>
  <w:num w:numId="15" w16cid:durableId="269707576">
    <w:abstractNumId w:val="13"/>
  </w:num>
  <w:num w:numId="16" w16cid:durableId="241182589">
    <w:abstractNumId w:val="13"/>
  </w:num>
  <w:num w:numId="17" w16cid:durableId="1855148664">
    <w:abstractNumId w:val="13"/>
  </w:num>
  <w:num w:numId="18" w16cid:durableId="1911577454">
    <w:abstractNumId w:val="13"/>
  </w:num>
  <w:num w:numId="19" w16cid:durableId="1825199810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10"/>
  <w:activeWritingStyle w:appName="MSWord" w:lang="en-GB" w:vendorID="64" w:dllVersion="0" w:nlCheck="1" w:checkStyle="0"/>
  <w:proofState w:spelling="clean"/>
  <w:defaultTabStop w:val="720"/>
  <w:hyphenationZone w:val="425"/>
  <w:noPunctuationKerning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tjSytDAyNrQwM7GwNDRX0lEKTi0uzszPAykwMq4FAEpNLi0tAAAA"/>
  </w:docVars>
  <w:rsids>
    <w:rsidRoot w:val="00B7484A"/>
    <w:rsid w:val="00001690"/>
    <w:rsid w:val="00003384"/>
    <w:rsid w:val="00011CD3"/>
    <w:rsid w:val="00014871"/>
    <w:rsid w:val="00022FB6"/>
    <w:rsid w:val="000255E0"/>
    <w:rsid w:val="00035D9A"/>
    <w:rsid w:val="00061234"/>
    <w:rsid w:val="000639F7"/>
    <w:rsid w:val="0006567B"/>
    <w:rsid w:val="00071088"/>
    <w:rsid w:val="000752CF"/>
    <w:rsid w:val="00080C45"/>
    <w:rsid w:val="0008495A"/>
    <w:rsid w:val="00084B3C"/>
    <w:rsid w:val="000A2804"/>
    <w:rsid w:val="000A79EE"/>
    <w:rsid w:val="000B0ADB"/>
    <w:rsid w:val="000B155F"/>
    <w:rsid w:val="000B6CDF"/>
    <w:rsid w:val="000B7461"/>
    <w:rsid w:val="000C16B4"/>
    <w:rsid w:val="000C1AA1"/>
    <w:rsid w:val="000C36F0"/>
    <w:rsid w:val="000D0CF1"/>
    <w:rsid w:val="000D4960"/>
    <w:rsid w:val="000D7CD5"/>
    <w:rsid w:val="000E5126"/>
    <w:rsid w:val="000F509C"/>
    <w:rsid w:val="000F5DC8"/>
    <w:rsid w:val="000F6B43"/>
    <w:rsid w:val="00101268"/>
    <w:rsid w:val="00101D71"/>
    <w:rsid w:val="00107772"/>
    <w:rsid w:val="00112877"/>
    <w:rsid w:val="001162B7"/>
    <w:rsid w:val="00125FE7"/>
    <w:rsid w:val="00126FA2"/>
    <w:rsid w:val="0012710D"/>
    <w:rsid w:val="00132A37"/>
    <w:rsid w:val="00136401"/>
    <w:rsid w:val="00141168"/>
    <w:rsid w:val="001413E2"/>
    <w:rsid w:val="00143470"/>
    <w:rsid w:val="00145846"/>
    <w:rsid w:val="00150E57"/>
    <w:rsid w:val="001512A1"/>
    <w:rsid w:val="00155D56"/>
    <w:rsid w:val="00157DD4"/>
    <w:rsid w:val="001630C5"/>
    <w:rsid w:val="00165F33"/>
    <w:rsid w:val="00167B4C"/>
    <w:rsid w:val="00174B0F"/>
    <w:rsid w:val="00177E29"/>
    <w:rsid w:val="00181636"/>
    <w:rsid w:val="0018454C"/>
    <w:rsid w:val="001856D8"/>
    <w:rsid w:val="00192A9D"/>
    <w:rsid w:val="00192E4F"/>
    <w:rsid w:val="001A4294"/>
    <w:rsid w:val="001A7517"/>
    <w:rsid w:val="001B039D"/>
    <w:rsid w:val="001B60FB"/>
    <w:rsid w:val="001C097D"/>
    <w:rsid w:val="001C2EE5"/>
    <w:rsid w:val="001C545C"/>
    <w:rsid w:val="001D23A7"/>
    <w:rsid w:val="001D3559"/>
    <w:rsid w:val="001D6725"/>
    <w:rsid w:val="001D7F9F"/>
    <w:rsid w:val="001E1592"/>
    <w:rsid w:val="001E4D2E"/>
    <w:rsid w:val="001F3932"/>
    <w:rsid w:val="001F4373"/>
    <w:rsid w:val="001F5007"/>
    <w:rsid w:val="0020158E"/>
    <w:rsid w:val="0020273B"/>
    <w:rsid w:val="002043D6"/>
    <w:rsid w:val="00207B8E"/>
    <w:rsid w:val="0021772B"/>
    <w:rsid w:val="0022006C"/>
    <w:rsid w:val="00222816"/>
    <w:rsid w:val="0022745B"/>
    <w:rsid w:val="00227CE3"/>
    <w:rsid w:val="00235C6A"/>
    <w:rsid w:val="0023712A"/>
    <w:rsid w:val="00254422"/>
    <w:rsid w:val="002616F7"/>
    <w:rsid w:val="00264983"/>
    <w:rsid w:val="00266396"/>
    <w:rsid w:val="00266E7C"/>
    <w:rsid w:val="0028035D"/>
    <w:rsid w:val="00280433"/>
    <w:rsid w:val="002864F1"/>
    <w:rsid w:val="002910F2"/>
    <w:rsid w:val="00294AAA"/>
    <w:rsid w:val="00296626"/>
    <w:rsid w:val="002A0A18"/>
    <w:rsid w:val="002A2F07"/>
    <w:rsid w:val="002C1FCA"/>
    <w:rsid w:val="002C6595"/>
    <w:rsid w:val="002D5240"/>
    <w:rsid w:val="002D6EE6"/>
    <w:rsid w:val="002F14AB"/>
    <w:rsid w:val="002F21FD"/>
    <w:rsid w:val="002F3E0E"/>
    <w:rsid w:val="002F7D71"/>
    <w:rsid w:val="00304A95"/>
    <w:rsid w:val="00321C03"/>
    <w:rsid w:val="003228D3"/>
    <w:rsid w:val="00326EB2"/>
    <w:rsid w:val="00336DA2"/>
    <w:rsid w:val="003428ED"/>
    <w:rsid w:val="00343467"/>
    <w:rsid w:val="003457F9"/>
    <w:rsid w:val="00346463"/>
    <w:rsid w:val="003507B3"/>
    <w:rsid w:val="003524A3"/>
    <w:rsid w:val="003538D6"/>
    <w:rsid w:val="00353BE5"/>
    <w:rsid w:val="00361E11"/>
    <w:rsid w:val="0036578F"/>
    <w:rsid w:val="00365B64"/>
    <w:rsid w:val="003678C4"/>
    <w:rsid w:val="00376566"/>
    <w:rsid w:val="00376B7B"/>
    <w:rsid w:val="00390145"/>
    <w:rsid w:val="003A3614"/>
    <w:rsid w:val="003A412C"/>
    <w:rsid w:val="003A7B8D"/>
    <w:rsid w:val="003C1AA1"/>
    <w:rsid w:val="003C4ED3"/>
    <w:rsid w:val="003E070B"/>
    <w:rsid w:val="003E25B7"/>
    <w:rsid w:val="003E7CC5"/>
    <w:rsid w:val="004002CD"/>
    <w:rsid w:val="0040140E"/>
    <w:rsid w:val="00404D32"/>
    <w:rsid w:val="004213AE"/>
    <w:rsid w:val="004217BD"/>
    <w:rsid w:val="00430F44"/>
    <w:rsid w:val="00436FFF"/>
    <w:rsid w:val="00442D6A"/>
    <w:rsid w:val="004525AD"/>
    <w:rsid w:val="00452670"/>
    <w:rsid w:val="004661A6"/>
    <w:rsid w:val="00467C79"/>
    <w:rsid w:val="00472923"/>
    <w:rsid w:val="00481473"/>
    <w:rsid w:val="0048418A"/>
    <w:rsid w:val="004842E7"/>
    <w:rsid w:val="00486259"/>
    <w:rsid w:val="004904BF"/>
    <w:rsid w:val="004A5B3A"/>
    <w:rsid w:val="004C4140"/>
    <w:rsid w:val="004C44C1"/>
    <w:rsid w:val="004C7AFE"/>
    <w:rsid w:val="004C7B2E"/>
    <w:rsid w:val="004D3351"/>
    <w:rsid w:val="004D5D8B"/>
    <w:rsid w:val="004E4E57"/>
    <w:rsid w:val="004E7023"/>
    <w:rsid w:val="004F09DD"/>
    <w:rsid w:val="005176D8"/>
    <w:rsid w:val="005278D1"/>
    <w:rsid w:val="00531526"/>
    <w:rsid w:val="00534C4F"/>
    <w:rsid w:val="0054573E"/>
    <w:rsid w:val="00557562"/>
    <w:rsid w:val="0056081B"/>
    <w:rsid w:val="00572490"/>
    <w:rsid w:val="00573446"/>
    <w:rsid w:val="00575A94"/>
    <w:rsid w:val="005814D4"/>
    <w:rsid w:val="00590FE8"/>
    <w:rsid w:val="00597F0D"/>
    <w:rsid w:val="005A118F"/>
    <w:rsid w:val="005A2A83"/>
    <w:rsid w:val="005A6B97"/>
    <w:rsid w:val="005B3044"/>
    <w:rsid w:val="005B3EF4"/>
    <w:rsid w:val="005C7EC9"/>
    <w:rsid w:val="005D0301"/>
    <w:rsid w:val="005D1128"/>
    <w:rsid w:val="005D2360"/>
    <w:rsid w:val="005D4B42"/>
    <w:rsid w:val="005D71D0"/>
    <w:rsid w:val="005E00CB"/>
    <w:rsid w:val="005E2674"/>
    <w:rsid w:val="005E6001"/>
    <w:rsid w:val="006011C0"/>
    <w:rsid w:val="00604E77"/>
    <w:rsid w:val="00605D60"/>
    <w:rsid w:val="00610120"/>
    <w:rsid w:val="006143CF"/>
    <w:rsid w:val="006171AC"/>
    <w:rsid w:val="00632A0D"/>
    <w:rsid w:val="006341AC"/>
    <w:rsid w:val="006410F6"/>
    <w:rsid w:val="00652D0B"/>
    <w:rsid w:val="00652E10"/>
    <w:rsid w:val="00654949"/>
    <w:rsid w:val="00655AAE"/>
    <w:rsid w:val="00672F67"/>
    <w:rsid w:val="0067350E"/>
    <w:rsid w:val="00673712"/>
    <w:rsid w:val="00673D8E"/>
    <w:rsid w:val="00680D0B"/>
    <w:rsid w:val="00681697"/>
    <w:rsid w:val="006937B3"/>
    <w:rsid w:val="00693DF4"/>
    <w:rsid w:val="00696660"/>
    <w:rsid w:val="00697CEA"/>
    <w:rsid w:val="006A2E02"/>
    <w:rsid w:val="006A7195"/>
    <w:rsid w:val="006A75BA"/>
    <w:rsid w:val="006B3E00"/>
    <w:rsid w:val="006B7270"/>
    <w:rsid w:val="006C0647"/>
    <w:rsid w:val="006F0290"/>
    <w:rsid w:val="006F7BC9"/>
    <w:rsid w:val="007062CE"/>
    <w:rsid w:val="00706590"/>
    <w:rsid w:val="00710CF4"/>
    <w:rsid w:val="00712394"/>
    <w:rsid w:val="00712EFC"/>
    <w:rsid w:val="00714BCF"/>
    <w:rsid w:val="00721A79"/>
    <w:rsid w:val="00721A83"/>
    <w:rsid w:val="007362CD"/>
    <w:rsid w:val="007459B3"/>
    <w:rsid w:val="00757123"/>
    <w:rsid w:val="0075766C"/>
    <w:rsid w:val="00761B50"/>
    <w:rsid w:val="00766764"/>
    <w:rsid w:val="0077340C"/>
    <w:rsid w:val="007902E0"/>
    <w:rsid w:val="007A27D0"/>
    <w:rsid w:val="007A6FD5"/>
    <w:rsid w:val="007A79E7"/>
    <w:rsid w:val="007B1413"/>
    <w:rsid w:val="007B1F8C"/>
    <w:rsid w:val="007B5C49"/>
    <w:rsid w:val="007C291B"/>
    <w:rsid w:val="007C7A2F"/>
    <w:rsid w:val="007D1B96"/>
    <w:rsid w:val="007D68D6"/>
    <w:rsid w:val="007E00F8"/>
    <w:rsid w:val="007E2461"/>
    <w:rsid w:val="007E7FAD"/>
    <w:rsid w:val="007F005F"/>
    <w:rsid w:val="007F6589"/>
    <w:rsid w:val="007F6EBE"/>
    <w:rsid w:val="007F72EF"/>
    <w:rsid w:val="00804253"/>
    <w:rsid w:val="0080590E"/>
    <w:rsid w:val="00811163"/>
    <w:rsid w:val="008163CF"/>
    <w:rsid w:val="00817181"/>
    <w:rsid w:val="00825055"/>
    <w:rsid w:val="008400C9"/>
    <w:rsid w:val="00843F5A"/>
    <w:rsid w:val="00845089"/>
    <w:rsid w:val="00855290"/>
    <w:rsid w:val="00857810"/>
    <w:rsid w:val="008616A2"/>
    <w:rsid w:val="0086207B"/>
    <w:rsid w:val="00863E7E"/>
    <w:rsid w:val="0086468F"/>
    <w:rsid w:val="00864ACC"/>
    <w:rsid w:val="008733C5"/>
    <w:rsid w:val="00873B22"/>
    <w:rsid w:val="008773F9"/>
    <w:rsid w:val="00877835"/>
    <w:rsid w:val="00885297"/>
    <w:rsid w:val="00891073"/>
    <w:rsid w:val="00894B36"/>
    <w:rsid w:val="008A028A"/>
    <w:rsid w:val="008A34B9"/>
    <w:rsid w:val="008B682B"/>
    <w:rsid w:val="008D1772"/>
    <w:rsid w:val="008D1954"/>
    <w:rsid w:val="008E5FD8"/>
    <w:rsid w:val="008F142A"/>
    <w:rsid w:val="008F5A17"/>
    <w:rsid w:val="00901A40"/>
    <w:rsid w:val="00901B80"/>
    <w:rsid w:val="00904B30"/>
    <w:rsid w:val="00907C88"/>
    <w:rsid w:val="00910BE9"/>
    <w:rsid w:val="00913207"/>
    <w:rsid w:val="009204E3"/>
    <w:rsid w:val="00922D9B"/>
    <w:rsid w:val="00925889"/>
    <w:rsid w:val="0092714B"/>
    <w:rsid w:val="00930AFA"/>
    <w:rsid w:val="00931E27"/>
    <w:rsid w:val="00935515"/>
    <w:rsid w:val="00937381"/>
    <w:rsid w:val="00943045"/>
    <w:rsid w:val="009436D8"/>
    <w:rsid w:val="00957230"/>
    <w:rsid w:val="0096323F"/>
    <w:rsid w:val="009656B8"/>
    <w:rsid w:val="009659AB"/>
    <w:rsid w:val="00974CB8"/>
    <w:rsid w:val="00982A38"/>
    <w:rsid w:val="0098761E"/>
    <w:rsid w:val="009955BC"/>
    <w:rsid w:val="009A5EFB"/>
    <w:rsid w:val="009A74C7"/>
    <w:rsid w:val="009B0385"/>
    <w:rsid w:val="009B60ED"/>
    <w:rsid w:val="009C078C"/>
    <w:rsid w:val="009C0DA9"/>
    <w:rsid w:val="009C3513"/>
    <w:rsid w:val="009C77B9"/>
    <w:rsid w:val="009D011D"/>
    <w:rsid w:val="009D0B2F"/>
    <w:rsid w:val="009D3175"/>
    <w:rsid w:val="009D682B"/>
    <w:rsid w:val="009D7502"/>
    <w:rsid w:val="009F1427"/>
    <w:rsid w:val="00A02417"/>
    <w:rsid w:val="00A04152"/>
    <w:rsid w:val="00A33A2A"/>
    <w:rsid w:val="00A33DE3"/>
    <w:rsid w:val="00A4353D"/>
    <w:rsid w:val="00A5144F"/>
    <w:rsid w:val="00A56E4D"/>
    <w:rsid w:val="00A641D2"/>
    <w:rsid w:val="00A67BDD"/>
    <w:rsid w:val="00A67EEF"/>
    <w:rsid w:val="00A706F1"/>
    <w:rsid w:val="00A7204E"/>
    <w:rsid w:val="00A733AD"/>
    <w:rsid w:val="00A84E7A"/>
    <w:rsid w:val="00A85060"/>
    <w:rsid w:val="00AA1825"/>
    <w:rsid w:val="00AA25D9"/>
    <w:rsid w:val="00AA6A8B"/>
    <w:rsid w:val="00AC2DF6"/>
    <w:rsid w:val="00AC2F50"/>
    <w:rsid w:val="00AC3F6C"/>
    <w:rsid w:val="00AE350B"/>
    <w:rsid w:val="00AF311B"/>
    <w:rsid w:val="00AF3EC9"/>
    <w:rsid w:val="00B0325C"/>
    <w:rsid w:val="00B0617C"/>
    <w:rsid w:val="00B07D7A"/>
    <w:rsid w:val="00B12AF4"/>
    <w:rsid w:val="00B148EC"/>
    <w:rsid w:val="00B35B45"/>
    <w:rsid w:val="00B44E5E"/>
    <w:rsid w:val="00B47A00"/>
    <w:rsid w:val="00B51834"/>
    <w:rsid w:val="00B567BF"/>
    <w:rsid w:val="00B57DCD"/>
    <w:rsid w:val="00B6113B"/>
    <w:rsid w:val="00B6298E"/>
    <w:rsid w:val="00B65D61"/>
    <w:rsid w:val="00B71765"/>
    <w:rsid w:val="00B7484A"/>
    <w:rsid w:val="00B758EB"/>
    <w:rsid w:val="00B849C0"/>
    <w:rsid w:val="00B876B0"/>
    <w:rsid w:val="00B95870"/>
    <w:rsid w:val="00BA00BF"/>
    <w:rsid w:val="00BA3C1C"/>
    <w:rsid w:val="00BB001E"/>
    <w:rsid w:val="00BC0B5B"/>
    <w:rsid w:val="00BC190B"/>
    <w:rsid w:val="00BD1A1F"/>
    <w:rsid w:val="00BD232B"/>
    <w:rsid w:val="00BE43A1"/>
    <w:rsid w:val="00C0184A"/>
    <w:rsid w:val="00C02406"/>
    <w:rsid w:val="00C03485"/>
    <w:rsid w:val="00C05B02"/>
    <w:rsid w:val="00C05C3F"/>
    <w:rsid w:val="00C05CEC"/>
    <w:rsid w:val="00C068C6"/>
    <w:rsid w:val="00C21117"/>
    <w:rsid w:val="00C32368"/>
    <w:rsid w:val="00C4359B"/>
    <w:rsid w:val="00C508BD"/>
    <w:rsid w:val="00C51C1C"/>
    <w:rsid w:val="00C52EBB"/>
    <w:rsid w:val="00C561FD"/>
    <w:rsid w:val="00C57B40"/>
    <w:rsid w:val="00C634C8"/>
    <w:rsid w:val="00C758E9"/>
    <w:rsid w:val="00C81A34"/>
    <w:rsid w:val="00C9056F"/>
    <w:rsid w:val="00CA03B0"/>
    <w:rsid w:val="00CB2A7A"/>
    <w:rsid w:val="00CC0E90"/>
    <w:rsid w:val="00CC26C6"/>
    <w:rsid w:val="00CC2935"/>
    <w:rsid w:val="00CD1D26"/>
    <w:rsid w:val="00CD4D0C"/>
    <w:rsid w:val="00CD6A7A"/>
    <w:rsid w:val="00CE3B6C"/>
    <w:rsid w:val="00CE4255"/>
    <w:rsid w:val="00CF3C84"/>
    <w:rsid w:val="00D04195"/>
    <w:rsid w:val="00D050A0"/>
    <w:rsid w:val="00D05AC0"/>
    <w:rsid w:val="00D074D1"/>
    <w:rsid w:val="00D15535"/>
    <w:rsid w:val="00D16089"/>
    <w:rsid w:val="00D1616D"/>
    <w:rsid w:val="00D16FC5"/>
    <w:rsid w:val="00D20E9B"/>
    <w:rsid w:val="00D338C2"/>
    <w:rsid w:val="00D37037"/>
    <w:rsid w:val="00D46C64"/>
    <w:rsid w:val="00D50CD6"/>
    <w:rsid w:val="00D556A5"/>
    <w:rsid w:val="00D5679B"/>
    <w:rsid w:val="00D60666"/>
    <w:rsid w:val="00D86025"/>
    <w:rsid w:val="00D86EBB"/>
    <w:rsid w:val="00D87ABC"/>
    <w:rsid w:val="00D94170"/>
    <w:rsid w:val="00D95AA5"/>
    <w:rsid w:val="00D976C3"/>
    <w:rsid w:val="00DA35C9"/>
    <w:rsid w:val="00DA4D13"/>
    <w:rsid w:val="00DA5565"/>
    <w:rsid w:val="00DB22BC"/>
    <w:rsid w:val="00DB41D4"/>
    <w:rsid w:val="00DC0D60"/>
    <w:rsid w:val="00DC50ED"/>
    <w:rsid w:val="00DD29F0"/>
    <w:rsid w:val="00DD6C21"/>
    <w:rsid w:val="00DD78EE"/>
    <w:rsid w:val="00DE4B7A"/>
    <w:rsid w:val="00DF2977"/>
    <w:rsid w:val="00DF333C"/>
    <w:rsid w:val="00DF5F3F"/>
    <w:rsid w:val="00E15AE4"/>
    <w:rsid w:val="00E24816"/>
    <w:rsid w:val="00E24887"/>
    <w:rsid w:val="00E257B4"/>
    <w:rsid w:val="00E264BD"/>
    <w:rsid w:val="00E3056D"/>
    <w:rsid w:val="00E31CCF"/>
    <w:rsid w:val="00E32627"/>
    <w:rsid w:val="00E331D8"/>
    <w:rsid w:val="00E33BBA"/>
    <w:rsid w:val="00E35DF0"/>
    <w:rsid w:val="00E449EE"/>
    <w:rsid w:val="00E7650F"/>
    <w:rsid w:val="00E776A4"/>
    <w:rsid w:val="00E85549"/>
    <w:rsid w:val="00E87ECE"/>
    <w:rsid w:val="00E9207B"/>
    <w:rsid w:val="00E9576D"/>
    <w:rsid w:val="00EB35DD"/>
    <w:rsid w:val="00EB7797"/>
    <w:rsid w:val="00EC225A"/>
    <w:rsid w:val="00EC6923"/>
    <w:rsid w:val="00EC7609"/>
    <w:rsid w:val="00ED0CFD"/>
    <w:rsid w:val="00ED67F9"/>
    <w:rsid w:val="00EE1B83"/>
    <w:rsid w:val="00EE7223"/>
    <w:rsid w:val="00EF0190"/>
    <w:rsid w:val="00EF7676"/>
    <w:rsid w:val="00F016FB"/>
    <w:rsid w:val="00F0447C"/>
    <w:rsid w:val="00F06331"/>
    <w:rsid w:val="00F110B2"/>
    <w:rsid w:val="00F11731"/>
    <w:rsid w:val="00F12D00"/>
    <w:rsid w:val="00F12FA9"/>
    <w:rsid w:val="00F15A9B"/>
    <w:rsid w:val="00F2340A"/>
    <w:rsid w:val="00F27A74"/>
    <w:rsid w:val="00F33BD8"/>
    <w:rsid w:val="00F40B3C"/>
    <w:rsid w:val="00F503F1"/>
    <w:rsid w:val="00F56497"/>
    <w:rsid w:val="00F61CC2"/>
    <w:rsid w:val="00F643E3"/>
    <w:rsid w:val="00F72D5F"/>
    <w:rsid w:val="00F77634"/>
    <w:rsid w:val="00F8183D"/>
    <w:rsid w:val="00F87347"/>
    <w:rsid w:val="00F91865"/>
    <w:rsid w:val="00F93F26"/>
    <w:rsid w:val="00F94D41"/>
    <w:rsid w:val="00FB20BE"/>
    <w:rsid w:val="00FB3263"/>
    <w:rsid w:val="00FC179F"/>
    <w:rsid w:val="00FC1F06"/>
    <w:rsid w:val="00FC3A80"/>
    <w:rsid w:val="00FC55EB"/>
    <w:rsid w:val="00FD3485"/>
    <w:rsid w:val="00FF04AB"/>
    <w:rsid w:val="4BD38D2A"/>
    <w:rsid w:val="50BDAB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B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133AE5ED"/>
  <w15:chartTrackingRefBased/>
  <w15:docId w15:val="{4D5B1F20-61DA-400E-8D20-CB098EC15E2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Theme="minorHAnsi" w:hAnsi="Times New Roman" w:cs="Times New Roman"/>
        <w:lang w:val="nl-BE" w:eastAsia="nl-BE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semiHidden="1" w:uiPriority="9" w:unhideWhenUsed="1" w:qFormat="1"/>
    <w:lsdException w:name="heading 5" w:semiHidden="1" w:uiPriority="9" w:unhideWhenUsed="1"/>
    <w:lsdException w:name="heading 6" w:semiHidden="1" w:uiPriority="9" w:unhideWhenUsed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ard">
    <w:name w:val="Normal"/>
    <w:qFormat/>
    <w:rsid w:val="00943045"/>
    <w:pPr>
      <w:spacing w:before="40" w:after="40" w:line="259" w:lineRule="auto"/>
    </w:pPr>
    <w:rPr>
      <w:rFonts w:ascii="Cambria" w:hAnsi="Cambria" w:cstheme="minorBidi"/>
      <w:sz w:val="22"/>
      <w:szCs w:val="22"/>
      <w:lang w:val="en-GB" w:eastAsia="en-US"/>
    </w:rPr>
  </w:style>
  <w:style w:type="paragraph" w:styleId="Kop1">
    <w:name w:val="heading 1"/>
    <w:basedOn w:val="Standaard"/>
    <w:next w:val="Standaard"/>
    <w:link w:val="Kop1Char"/>
    <w:uiPriority w:val="9"/>
    <w:qFormat/>
    <w:rsid w:val="004002CD"/>
    <w:pPr>
      <w:keepNext/>
      <w:keepLines/>
      <w:numPr>
        <w:numId w:val="14"/>
      </w:numPr>
      <w:spacing w:before="480" w:after="120"/>
      <w:outlineLvl w:val="0"/>
    </w:pPr>
    <w:rPr>
      <w:rFonts w:eastAsia="Times New Roman" w:cs="Times New Roman"/>
      <w:b/>
      <w:bCs/>
      <w:sz w:val="28"/>
      <w:szCs w:val="28"/>
    </w:rPr>
  </w:style>
  <w:style w:type="paragraph" w:styleId="Kop2">
    <w:name w:val="heading 2"/>
    <w:basedOn w:val="Standaard"/>
    <w:next w:val="Standaard"/>
    <w:link w:val="Kop2Char"/>
    <w:uiPriority w:val="9"/>
    <w:unhideWhenUsed/>
    <w:qFormat/>
    <w:rsid w:val="004002CD"/>
    <w:pPr>
      <w:keepNext/>
      <w:keepLines/>
      <w:numPr>
        <w:ilvl w:val="1"/>
        <w:numId w:val="14"/>
      </w:numPr>
      <w:spacing w:before="240" w:after="120"/>
      <w:outlineLvl w:val="1"/>
    </w:pPr>
    <w:rPr>
      <w:rFonts w:eastAsia="Times New Roman" w:cs="Times New Roman"/>
      <w:b/>
      <w:bCs/>
      <w:sz w:val="24"/>
      <w:szCs w:val="26"/>
    </w:rPr>
  </w:style>
  <w:style w:type="paragraph" w:styleId="Kop3">
    <w:name w:val="heading 3"/>
    <w:basedOn w:val="Standaard"/>
    <w:next w:val="Standaard"/>
    <w:link w:val="Kop3Char"/>
    <w:uiPriority w:val="9"/>
    <w:unhideWhenUsed/>
    <w:qFormat/>
    <w:rsid w:val="004002CD"/>
    <w:pPr>
      <w:keepNext/>
      <w:keepLines/>
      <w:numPr>
        <w:ilvl w:val="2"/>
        <w:numId w:val="14"/>
      </w:numPr>
      <w:spacing w:before="120" w:after="120"/>
      <w:outlineLvl w:val="2"/>
    </w:pPr>
    <w:rPr>
      <w:rFonts w:eastAsia="Times New Roman" w:cs="Times New Roman"/>
      <w:b/>
      <w:szCs w:val="24"/>
    </w:rPr>
  </w:style>
  <w:style w:type="paragraph" w:styleId="Kop4">
    <w:name w:val="heading 4"/>
    <w:basedOn w:val="Standaard"/>
    <w:next w:val="Standaard"/>
    <w:link w:val="Kop4Char"/>
    <w:uiPriority w:val="9"/>
    <w:unhideWhenUsed/>
    <w:rsid w:val="004002CD"/>
    <w:pPr>
      <w:keepNext/>
      <w:keepLines/>
      <w:numPr>
        <w:ilvl w:val="3"/>
        <w:numId w:val="14"/>
      </w:numPr>
      <w:spacing w:before="120" w:after="120"/>
      <w:outlineLvl w:val="3"/>
    </w:pPr>
    <w:rPr>
      <w:rFonts w:eastAsia="Times New Roman" w:cs="Times New Roman"/>
      <w:b/>
      <w:iCs/>
    </w:rPr>
  </w:style>
  <w:style w:type="paragraph" w:styleId="Kop5">
    <w:name w:val="heading 5"/>
    <w:basedOn w:val="Standaard"/>
    <w:next w:val="Standaard"/>
    <w:link w:val="Kop5Char"/>
    <w:uiPriority w:val="9"/>
    <w:unhideWhenUsed/>
    <w:rsid w:val="00071088"/>
    <w:pPr>
      <w:spacing w:before="240" w:after="60"/>
      <w:outlineLvl w:val="4"/>
    </w:pPr>
    <w:rPr>
      <w:rFonts w:ascii="Calibri" w:eastAsia="Times New Roman" w:hAnsi="Calibri"/>
      <w:b/>
      <w:bCs/>
      <w:i/>
      <w:iCs/>
      <w:sz w:val="26"/>
      <w:szCs w:val="26"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paragraph" w:styleId="Voettekst">
    <w:name w:val="footer"/>
    <w:basedOn w:val="Standaard"/>
    <w:link w:val="VoettekstChar"/>
    <w:uiPriority w:val="99"/>
    <w:unhideWhenUsed/>
    <w:rsid w:val="00071088"/>
    <w:pPr>
      <w:tabs>
        <w:tab w:val="center" w:pos="4536"/>
        <w:tab w:val="right" w:pos="9072"/>
      </w:tabs>
      <w:spacing w:after="0" w:line="240" w:lineRule="auto"/>
    </w:pPr>
  </w:style>
  <w:style w:type="paragraph" w:customStyle="1" w:styleId="Firstparagraph">
    <w:name w:val="First paragraph"/>
    <w:basedOn w:val="Standaard"/>
    <w:next w:val="Standaard"/>
    <w:rsid w:val="00071088"/>
  </w:style>
  <w:style w:type="character" w:styleId="Paginanummer">
    <w:name w:val="page number"/>
    <w:semiHidden/>
    <w:rsid w:val="00071088"/>
  </w:style>
  <w:style w:type="paragraph" w:styleId="Koptekst">
    <w:name w:val="header"/>
    <w:basedOn w:val="Standaard"/>
    <w:link w:val="KoptekstChar"/>
    <w:uiPriority w:val="99"/>
    <w:unhideWhenUsed/>
    <w:rsid w:val="00071088"/>
    <w:pPr>
      <w:tabs>
        <w:tab w:val="center" w:pos="4536"/>
        <w:tab w:val="right" w:pos="9072"/>
      </w:tabs>
      <w:spacing w:after="0" w:line="240" w:lineRule="auto"/>
    </w:pPr>
  </w:style>
  <w:style w:type="paragraph" w:styleId="Titel">
    <w:name w:val="Title"/>
    <w:basedOn w:val="Standaard"/>
    <w:next w:val="Standaard"/>
    <w:link w:val="TitelChar"/>
    <w:uiPriority w:val="10"/>
    <w:qFormat/>
    <w:rsid w:val="00071088"/>
    <w:pPr>
      <w:spacing w:after="0" w:line="240" w:lineRule="auto"/>
      <w:contextualSpacing/>
      <w:jc w:val="center"/>
    </w:pPr>
    <w:rPr>
      <w:rFonts w:eastAsia="Times New Roman" w:cs="Times New Roman"/>
      <w:color w:val="000000"/>
      <w:spacing w:val="-10"/>
      <w:kern w:val="28"/>
      <w:sz w:val="40"/>
      <w:szCs w:val="56"/>
    </w:rPr>
  </w:style>
  <w:style w:type="character" w:customStyle="1" w:styleId="TitelChar">
    <w:name w:val="Titel Char"/>
    <w:link w:val="Titel"/>
    <w:uiPriority w:val="10"/>
    <w:rsid w:val="00071088"/>
    <w:rPr>
      <w:rFonts w:ascii="cmr10" w:hAnsi="cmr10"/>
      <w:color w:val="000000"/>
      <w:spacing w:val="-10"/>
      <w:kern w:val="28"/>
      <w:sz w:val="40"/>
      <w:szCs w:val="56"/>
      <w:lang w:val="en-GB" w:eastAsia="en-US"/>
    </w:rPr>
  </w:style>
  <w:style w:type="paragraph" w:styleId="Ondertitel">
    <w:name w:val="Subtitle"/>
    <w:basedOn w:val="Standaard"/>
    <w:next w:val="Standaard"/>
    <w:link w:val="OndertitelChar"/>
    <w:uiPriority w:val="11"/>
    <w:qFormat/>
    <w:rsid w:val="00071088"/>
    <w:pPr>
      <w:numPr>
        <w:ilvl w:val="1"/>
      </w:numPr>
      <w:ind w:firstLine="284"/>
      <w:jc w:val="center"/>
    </w:pPr>
    <w:rPr>
      <w:rFonts w:eastAsia="Times New Roman"/>
      <w:color w:val="000000"/>
      <w:spacing w:val="15"/>
      <w:sz w:val="26"/>
    </w:rPr>
  </w:style>
  <w:style w:type="character" w:customStyle="1" w:styleId="OndertitelChar">
    <w:name w:val="Ondertitel Char"/>
    <w:link w:val="Ondertitel"/>
    <w:uiPriority w:val="11"/>
    <w:rsid w:val="00071088"/>
    <w:rPr>
      <w:rFonts w:ascii="cmr10" w:hAnsi="cmr10" w:cstheme="minorBidi"/>
      <w:color w:val="000000"/>
      <w:spacing w:val="15"/>
      <w:sz w:val="26"/>
      <w:szCs w:val="22"/>
      <w:lang w:val="en-GB" w:eastAsia="en-US"/>
    </w:rPr>
  </w:style>
  <w:style w:type="paragraph" w:styleId="Geenafstand">
    <w:name w:val="No Spacing"/>
    <w:aliases w:val="Paragraaftekst"/>
    <w:uiPriority w:val="1"/>
    <w:qFormat/>
    <w:rsid w:val="00CD6A7A"/>
    <w:pPr>
      <w:spacing w:before="40" w:after="40" w:line="259" w:lineRule="auto"/>
      <w:ind w:firstLine="284"/>
      <w:jc w:val="both"/>
    </w:pPr>
    <w:rPr>
      <w:rFonts w:ascii="Cambria" w:hAnsi="Cambria" w:cstheme="minorBidi"/>
      <w:sz w:val="22"/>
      <w:szCs w:val="22"/>
      <w:lang w:val="en-GB" w:eastAsia="en-US"/>
    </w:rPr>
  </w:style>
  <w:style w:type="paragraph" w:styleId="Ballontekst">
    <w:name w:val="Balloon Text"/>
    <w:basedOn w:val="Standaard"/>
    <w:link w:val="BallontekstChar"/>
    <w:uiPriority w:val="99"/>
    <w:semiHidden/>
    <w:unhideWhenUsed/>
    <w:rsid w:val="0007108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ntekstChar">
    <w:name w:val="Ballontekst Char"/>
    <w:link w:val="Ballontekst"/>
    <w:uiPriority w:val="99"/>
    <w:semiHidden/>
    <w:rsid w:val="00071088"/>
    <w:rPr>
      <w:rFonts w:ascii="Tahoma" w:eastAsiaTheme="minorHAnsi" w:hAnsi="Tahoma" w:cs="Tahoma"/>
      <w:sz w:val="16"/>
      <w:szCs w:val="16"/>
      <w:lang w:val="en-GB" w:eastAsia="en-US"/>
    </w:rPr>
  </w:style>
  <w:style w:type="paragraph" w:styleId="Bijschrift">
    <w:name w:val="caption"/>
    <w:basedOn w:val="Standaard"/>
    <w:next w:val="Standaard"/>
    <w:uiPriority w:val="35"/>
    <w:unhideWhenUsed/>
    <w:qFormat/>
    <w:rsid w:val="00071088"/>
    <w:pPr>
      <w:spacing w:after="200" w:line="240" w:lineRule="auto"/>
      <w:jc w:val="center"/>
    </w:pPr>
    <w:rPr>
      <w:iCs/>
      <w:color w:val="000000" w:themeColor="text1"/>
      <w:sz w:val="18"/>
      <w:szCs w:val="18"/>
    </w:rPr>
  </w:style>
  <w:style w:type="character" w:customStyle="1" w:styleId="Kop1Char">
    <w:name w:val="Kop 1 Char"/>
    <w:link w:val="Kop1"/>
    <w:uiPriority w:val="9"/>
    <w:rsid w:val="005A2A83"/>
    <w:rPr>
      <w:rFonts w:ascii="Cambria" w:hAnsi="Cambria"/>
      <w:b/>
      <w:bCs/>
      <w:sz w:val="28"/>
      <w:szCs w:val="28"/>
      <w:lang w:val="en-GB" w:eastAsia="en-US"/>
    </w:rPr>
  </w:style>
  <w:style w:type="character" w:customStyle="1" w:styleId="Kop2Char">
    <w:name w:val="Kop 2 Char"/>
    <w:link w:val="Kop2"/>
    <w:uiPriority w:val="9"/>
    <w:rsid w:val="005A2A83"/>
    <w:rPr>
      <w:rFonts w:ascii="Cambria" w:hAnsi="Cambria"/>
      <w:b/>
      <w:bCs/>
      <w:sz w:val="24"/>
      <w:szCs w:val="26"/>
      <w:lang w:val="en-GB" w:eastAsia="en-US"/>
    </w:rPr>
  </w:style>
  <w:style w:type="character" w:customStyle="1" w:styleId="Kop3Char">
    <w:name w:val="Kop 3 Char"/>
    <w:link w:val="Kop3"/>
    <w:uiPriority w:val="9"/>
    <w:rsid w:val="005A2A83"/>
    <w:rPr>
      <w:rFonts w:ascii="Cambria" w:hAnsi="Cambria"/>
      <w:b/>
      <w:sz w:val="21"/>
      <w:szCs w:val="24"/>
      <w:lang w:val="en-GB" w:eastAsia="en-US"/>
    </w:rPr>
  </w:style>
  <w:style w:type="character" w:customStyle="1" w:styleId="Kop4Char">
    <w:name w:val="Kop 4 Char"/>
    <w:link w:val="Kop4"/>
    <w:uiPriority w:val="9"/>
    <w:rsid w:val="00071088"/>
    <w:rPr>
      <w:rFonts w:ascii="cmr10" w:hAnsi="cmr10"/>
      <w:b/>
      <w:iCs/>
      <w:sz w:val="21"/>
      <w:szCs w:val="22"/>
      <w:lang w:val="en-GB" w:eastAsia="en-US"/>
    </w:rPr>
  </w:style>
  <w:style w:type="character" w:customStyle="1" w:styleId="Kop5Char">
    <w:name w:val="Kop 5 Char"/>
    <w:link w:val="Kop5"/>
    <w:uiPriority w:val="9"/>
    <w:rsid w:val="00071088"/>
    <w:rPr>
      <w:rFonts w:ascii="Calibri" w:hAnsi="Calibri" w:cstheme="minorBidi"/>
      <w:b/>
      <w:bCs/>
      <w:i/>
      <w:iCs/>
      <w:sz w:val="26"/>
      <w:szCs w:val="26"/>
      <w:lang w:val="en-GB" w:eastAsia="en-US"/>
    </w:rPr>
  </w:style>
  <w:style w:type="character" w:customStyle="1" w:styleId="KoptekstChar">
    <w:name w:val="Koptekst Char"/>
    <w:link w:val="Koptekst"/>
    <w:uiPriority w:val="99"/>
    <w:rsid w:val="00071088"/>
    <w:rPr>
      <w:rFonts w:ascii="cmr10" w:eastAsiaTheme="minorHAnsi" w:hAnsi="cmr10" w:cstheme="minorBidi"/>
      <w:sz w:val="21"/>
      <w:szCs w:val="22"/>
      <w:lang w:val="en-GB" w:eastAsia="en-US"/>
    </w:rPr>
  </w:style>
  <w:style w:type="paragraph" w:styleId="Lijstalinea">
    <w:name w:val="List Paragraph"/>
    <w:basedOn w:val="Standaard"/>
    <w:uiPriority w:val="34"/>
    <w:rsid w:val="00071088"/>
    <w:pPr>
      <w:ind w:left="720"/>
      <w:contextualSpacing/>
    </w:pPr>
  </w:style>
  <w:style w:type="numbering" w:customStyle="1" w:styleId="Numberedheadings">
    <w:name w:val="Numbered headings"/>
    <w:uiPriority w:val="99"/>
    <w:rsid w:val="004002CD"/>
    <w:pPr>
      <w:numPr>
        <w:numId w:val="14"/>
      </w:numPr>
    </w:pPr>
  </w:style>
  <w:style w:type="character" w:customStyle="1" w:styleId="VoettekstChar">
    <w:name w:val="Voettekst Char"/>
    <w:link w:val="Voettekst"/>
    <w:uiPriority w:val="99"/>
    <w:rsid w:val="00071088"/>
    <w:rPr>
      <w:rFonts w:ascii="cmr10" w:eastAsiaTheme="minorHAnsi" w:hAnsi="cmr10" w:cstheme="minorBidi"/>
      <w:sz w:val="21"/>
      <w:szCs w:val="22"/>
      <w:lang w:val="en-GB" w:eastAsia="en-US"/>
    </w:rPr>
  </w:style>
  <w:style w:type="paragraph" w:customStyle="1" w:styleId="URL">
    <w:name w:val="URL"/>
    <w:basedOn w:val="Standaard"/>
    <w:link w:val="URLChar"/>
    <w:qFormat/>
    <w:rsid w:val="00ED67F9"/>
    <w:rPr>
      <w:rFonts w:ascii="Courier New" w:hAnsi="Courier New"/>
    </w:rPr>
  </w:style>
  <w:style w:type="character" w:customStyle="1" w:styleId="URLChar">
    <w:name w:val="URL Char"/>
    <w:basedOn w:val="Standaardalinea-lettertype"/>
    <w:link w:val="URL"/>
    <w:rsid w:val="00ED67F9"/>
    <w:rPr>
      <w:rFonts w:ascii="Courier New" w:eastAsiaTheme="minorHAnsi" w:hAnsi="Courier New" w:cstheme="minorBidi"/>
      <w:sz w:val="21"/>
      <w:szCs w:val="22"/>
      <w:lang w:val="en-GB" w:eastAsia="en-US"/>
    </w:rPr>
  </w:style>
  <w:style w:type="table" w:styleId="Tabelraster">
    <w:name w:val="Table Grid"/>
    <w:basedOn w:val="Standaardtabel"/>
    <w:uiPriority w:val="59"/>
    <w:rsid w:val="00D1608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textcell">
    <w:name w:val="textcell"/>
    <w:basedOn w:val="Standaardalinea-lettertype"/>
    <w:rsid w:val="004C7AFE"/>
  </w:style>
  <w:style w:type="paragraph" w:styleId="Bibliografie">
    <w:name w:val="Bibliography"/>
    <w:basedOn w:val="Standaard"/>
    <w:next w:val="Standaard"/>
    <w:uiPriority w:val="37"/>
    <w:unhideWhenUsed/>
    <w:rsid w:val="00A706F1"/>
    <w:pPr>
      <w:spacing w:after="0" w:line="240" w:lineRule="auto"/>
      <w:ind w:left="720" w:hanging="720"/>
    </w:pPr>
  </w:style>
  <w:style w:type="paragraph" w:styleId="Voetnoottekst">
    <w:name w:val="footnote text"/>
    <w:basedOn w:val="Standaard"/>
    <w:link w:val="VoetnoottekstChar"/>
    <w:uiPriority w:val="99"/>
    <w:semiHidden/>
    <w:unhideWhenUsed/>
    <w:rsid w:val="001A7517"/>
    <w:pPr>
      <w:spacing w:before="0" w:after="0" w:line="240" w:lineRule="auto"/>
    </w:pPr>
    <w:rPr>
      <w:sz w:val="20"/>
      <w:szCs w:val="20"/>
    </w:rPr>
  </w:style>
  <w:style w:type="character" w:customStyle="1" w:styleId="VoetnoottekstChar">
    <w:name w:val="Voetnoottekst Char"/>
    <w:basedOn w:val="Standaardalinea-lettertype"/>
    <w:link w:val="Voetnoottekst"/>
    <w:uiPriority w:val="99"/>
    <w:semiHidden/>
    <w:rsid w:val="001A7517"/>
    <w:rPr>
      <w:rFonts w:ascii="Cambria" w:hAnsi="Cambria" w:cstheme="minorBidi"/>
      <w:lang w:val="en-GB" w:eastAsia="en-US"/>
    </w:rPr>
  </w:style>
  <w:style w:type="character" w:styleId="Voetnootmarkering">
    <w:name w:val="footnote reference"/>
    <w:basedOn w:val="Standaardalinea-lettertype"/>
    <w:uiPriority w:val="99"/>
    <w:semiHidden/>
    <w:unhideWhenUsed/>
    <w:rsid w:val="001A7517"/>
    <w:rPr>
      <w:vertAlign w:val="superscript"/>
    </w:rPr>
  </w:style>
  <w:style w:type="character" w:styleId="Eindnootmarkering">
    <w:name w:val="endnote reference"/>
    <w:basedOn w:val="Standaardalinea-lettertype"/>
    <w:uiPriority w:val="99"/>
    <w:semiHidden/>
    <w:unhideWhenUsed/>
    <w:rsid w:val="00F06331"/>
    <w:rPr>
      <w:vertAlign w:val="superscript"/>
    </w:rPr>
  </w:style>
  <w:style w:type="character" w:styleId="Hyperlink">
    <w:name w:val="Hyperlink"/>
    <w:basedOn w:val="Standaardalinea-lettertype"/>
    <w:uiPriority w:val="99"/>
    <w:unhideWhenUsed/>
    <w:rsid w:val="00901B80"/>
    <w:rPr>
      <w:color w:val="0000FF"/>
      <w:u w:val="single"/>
    </w:rPr>
  </w:style>
  <w:style w:type="character" w:styleId="Onopgelostemelding">
    <w:name w:val="Unresolved Mention"/>
    <w:basedOn w:val="Standaardalinea-lettertype"/>
    <w:uiPriority w:val="99"/>
    <w:semiHidden/>
    <w:unhideWhenUsed/>
    <w:rsid w:val="00572490"/>
    <w:rPr>
      <w:color w:val="605E5C"/>
      <w:shd w:val="clear" w:color="auto" w:fill="E1DFDD"/>
    </w:rPr>
  </w:style>
  <w:style w:type="character" w:styleId="GevolgdeHyperlink">
    <w:name w:val="FollowedHyperlink"/>
    <w:basedOn w:val="Standaardalinea-lettertype"/>
    <w:uiPriority w:val="99"/>
    <w:semiHidden/>
    <w:unhideWhenUsed/>
    <w:rsid w:val="00AE350B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79840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21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816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61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701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84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173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0158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241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466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1581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757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504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406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689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772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860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774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667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650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564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120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533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406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712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1156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1716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9530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984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641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380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1091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726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187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198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245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600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041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650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102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557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365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fao.org/faostat/en/" TargetMode="External"/><Relationship Id="rId13" Type="http://schemas.openxmlformats.org/officeDocument/2006/relationships/image" Target="media/image5.png"/><Relationship Id="rId18" Type="http://schemas.openxmlformats.org/officeDocument/2006/relationships/image" Target="media/image7.png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image" Target="media/image9.png"/><Relationship Id="rId7" Type="http://schemas.openxmlformats.org/officeDocument/2006/relationships/endnotes" Target="endnotes.xml"/><Relationship Id="rId12" Type="http://schemas.openxmlformats.org/officeDocument/2006/relationships/image" Target="media/image4.jpg"/><Relationship Id="rId17" Type="http://schemas.openxmlformats.org/officeDocument/2006/relationships/image" Target="media/image6.png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2.xml"/><Relationship Id="rId20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24" Type="http://schemas.openxmlformats.org/officeDocument/2006/relationships/header" Target="header4.xml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23" Type="http://schemas.openxmlformats.org/officeDocument/2006/relationships/header" Target="header3.xml"/><Relationship Id="rId10" Type="http://schemas.openxmlformats.org/officeDocument/2006/relationships/image" Target="media/image2.png"/><Relationship Id="rId19" Type="http://schemas.openxmlformats.org/officeDocument/2006/relationships/image" Target="media/image8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header" Target="header1.xml"/><Relationship Id="rId22" Type="http://schemas.openxmlformats.org/officeDocument/2006/relationships/image" Target="media/image10.png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toor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398E33D-6576-42BA-8E92-7827D723A04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1</Pages>
  <Words>2851</Words>
  <Characters>18565</Characters>
  <Application>Microsoft Office Word</Application>
  <DocSecurity>0</DocSecurity>
  <Lines>742</Lines>
  <Paragraphs>549</Paragraphs>
  <ScaleCrop>false</ScaleCrop>
  <Company>UHasselt</Company>
  <LinksUpToDate>false</LinksUpToDate>
  <CharactersWithSpaces>20867</CharactersWithSpaces>
  <SharedDoc>false</SharedDoc>
  <HLinks>
    <vt:vector size="6" baseType="variant">
      <vt:variant>
        <vt:i4>6815805</vt:i4>
      </vt:variant>
      <vt:variant>
        <vt:i4>18</vt:i4>
      </vt:variant>
      <vt:variant>
        <vt:i4>0</vt:i4>
      </vt:variant>
      <vt:variant>
        <vt:i4>5</vt:i4>
      </vt:variant>
      <vt:variant>
        <vt:lpwstr>https://www.fao.org/faostat/en/</vt:lpwstr>
      </vt:variant>
      <vt:variant>
        <vt:lpwstr>data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rt LENAERTS</dc:creator>
  <cp:keywords/>
  <dc:description/>
  <cp:lastModifiedBy>Bert LENAERTS</cp:lastModifiedBy>
  <cp:revision>428</cp:revision>
  <cp:lastPrinted>2024-07-04T08:52:00Z</cp:lastPrinted>
  <dcterms:created xsi:type="dcterms:W3CDTF">2020-06-02T09:18:00Z</dcterms:created>
  <dcterms:modified xsi:type="dcterms:W3CDTF">2024-11-17T03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xVTG76QB"/&gt;&lt;style id="http://www.zotero.org/styles/elsevier-harvard" hasBibliography="1" bibliographyStyleHasBeenSet="1"/&gt;&lt;prefs&gt;&lt;pref name="fieldType" value="Field"/&gt;&lt;/prefs&gt;&lt;/data&gt;</vt:lpwstr>
  </property>
  <property fmtid="{D5CDD505-2E9C-101B-9397-08002B2CF9AE}" pid="3" name="GrammarlyDocumentId">
    <vt:lpwstr>b2fa8d7a798e40eb66284fdda5d20e93fae21b6e6f550c648688c4de97a337e4</vt:lpwstr>
  </property>
</Properties>
</file>